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B15370" w14:textId="77777777" w:rsidR="000244DB"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w:t>
      </w:r>
    </w:p>
    <w:p w14:paraId="15F86F4A" w14:textId="42C6477D" w:rsidR="00A1198E" w:rsidRPr="00403721" w:rsidRDefault="00684B5A"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0CF4ED53"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needle </w:t>
      </w:r>
      <w:r w:rsidR="004C5DD4">
        <w:rPr>
          <w:rFonts w:ascii="Times New Roman" w:hAnsi="Times New Roman" w:cs="Times New Roman"/>
          <w:sz w:val="22"/>
        </w:rPr>
        <w:t>electromyography</w:t>
      </w:r>
      <w:r w:rsidR="00EC1FF4">
        <w:rPr>
          <w:rFonts w:ascii="Times New Roman" w:hAnsi="Times New Roman" w:cs="Times New Roman"/>
          <w:sz w:val="22"/>
        </w:rPr>
        <w:t xml:space="preserve"> (nEMG)</w:t>
      </w:r>
      <w:r>
        <w:rPr>
          <w:rFonts w:ascii="Times New Roman" w:hAnsi="Times New Roman" w:cs="Times New Roman"/>
          <w:sz w:val="22"/>
        </w:rPr>
        <w:t xml:space="preserve"> in resting state. However, it is not well elucidated whether deep learning can be applied to reading the n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w:t>
      </w:r>
      <w:r w:rsidR="0061613B">
        <w:rPr>
          <w:rFonts w:ascii="Times New Roman" w:hAnsi="Times New Roman" w:cs="Times New Roman"/>
          <w:sz w:val="22"/>
        </w:rPr>
        <w:t>nEMG</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1C3B280"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w:t>
      </w:r>
      <w:r w:rsidR="0061613B">
        <w:rPr>
          <w:rFonts w:ascii="Times New Roman" w:hAnsi="Times New Roman" w:cs="Times New Roman"/>
          <w:sz w:val="22"/>
        </w:rPr>
        <w:t xml:space="preserve">n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1E12A4A"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algorithm </w:t>
      </w:r>
      <w:r w:rsidR="005D6B5F">
        <w:rPr>
          <w:rFonts w:ascii="Times New Roman" w:hAnsi="Times New Roman" w:cs="Times New Roman"/>
          <w:sz w:val="22"/>
        </w:rPr>
        <w:t>is valuable 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135764">
        <w:rPr>
          <w:rFonts w:ascii="Times New Roman" w:hAnsi="Times New Roman" w:cs="Times New Roman"/>
          <w:sz w:val="22"/>
        </w:rPr>
        <w:t xml:space="preserve">n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17676EAE" w:rsidR="00113173" w:rsidRPr="007B1474" w:rsidRDefault="00AE24E3"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N</w:t>
      </w:r>
      <w:r w:rsidRPr="007B1474">
        <w:rPr>
          <w:rFonts w:ascii="Times New Roman" w:hAnsi="Times New Roman" w:cs="Times New Roman" w:hint="eastAsia"/>
          <w:sz w:val="22"/>
        </w:rPr>
        <w:t xml:space="preserve">eedle </w:t>
      </w:r>
      <w:r w:rsidR="00680263" w:rsidRPr="007B1474">
        <w:rPr>
          <w:rFonts w:ascii="Times New Roman" w:hAnsi="Times New Roman" w:cs="Times New Roman"/>
          <w:sz w:val="22"/>
        </w:rPr>
        <w:t>e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w:t>
      </w:r>
      <w:r w:rsidR="00A17DD6" w:rsidRPr="007B1474">
        <w:rPr>
          <w:rFonts w:ascii="Times New Roman" w:hAnsi="Times New Roman" w:cs="Times New Roman"/>
          <w:sz w:val="22"/>
        </w:rPr>
        <w:t>n</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physiologic test widely performed when diagnosing patients with neuromuscular disease.</w:t>
      </w:r>
    </w:p>
    <w:p w14:paraId="4344AA2A" w14:textId="4B3965A0"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n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853E97" w:rsidRPr="007B1474">
        <w:rPr>
          <w:rFonts w:ascii="Times New Roman" w:hAnsi="Times New Roman" w:cs="Times New Roman"/>
          <w:sz w:val="22"/>
        </w:rPr>
        <w:t>n</w:t>
      </w:r>
      <w:r w:rsidR="00A17DD6" w:rsidRPr="007B1474">
        <w:rPr>
          <w:rFonts w:ascii="Times New Roman" w:hAnsi="Times New Roman" w:cs="Times New Roman"/>
          <w:sz w:val="22"/>
        </w:rPr>
        <w:t xml:space="preserve">EMG </w:t>
      </w:r>
      <w:r w:rsidR="00405531" w:rsidRPr="007B1474">
        <w:rPr>
          <w:rFonts w:ascii="Times New Roman" w:hAnsi="Times New Roman" w:cs="Times New Roman"/>
          <w:sz w:val="22"/>
        </w:rPr>
        <w:t>readings is not yet high enough and there are often discrepancies among examiners, so more objective and accurate reading means are needed.</w:t>
      </w:r>
    </w:p>
    <w:p w14:paraId="73FC8FAD" w14:textId="481F91F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nEMG in volitional state plays important role in diagnosing neuromuscular disease, previous studies have mainly focused on surfac</w:t>
      </w:r>
      <w:r w:rsidR="002B73C9">
        <w:rPr>
          <w:rFonts w:ascii="Times New Roman" w:hAnsi="Times New Roman" w:cs="Times New Roman"/>
          <w:sz w:val="22"/>
        </w:rPr>
        <w:t xml:space="preserve">e EMG or nEMG in resting state. Therefore, previous studies are not sufficient for clinical application.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0FE43FFB"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nEMG data from 58 patients </w:t>
      </w:r>
      <w:r w:rsidR="00850EB7">
        <w:rPr>
          <w:rFonts w:ascii="Times New Roman" w:hAnsi="Times New Roman" w:cs="Times New Roman"/>
          <w:sz w:val="22"/>
        </w:rPr>
        <w:t xml:space="preserve">was classified with convolutional neural network (CNN) algorithm among either myopathy, neuropathy, or normal. The performance of CNN algorithm was compared with electro-diagnosed results by neurologist and rehabilitation medicine doctors. </w:t>
      </w:r>
    </w:p>
    <w:p w14:paraId="56BB91D7" w14:textId="61CDB29D"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nEMG data by CNN algorithm was 0.820, and the average accuracy of electro-diagnosis by physicians was 0.537.</w:t>
      </w:r>
    </w:p>
    <w:p w14:paraId="44302EDF" w14:textId="3AFD35B2"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classification accuracy of the CNN algorithm was further enhanced by inputting the information of muscle location altogether.</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18611511"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n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be used to assist in decision making </w:t>
      </w:r>
      <w:r w:rsidR="005E34F5">
        <w:rPr>
          <w:rFonts w:ascii="Times New Roman" w:hAnsi="Times New Roman" w:cs="Times New Roman"/>
          <w:sz w:val="22"/>
        </w:rPr>
        <w:t xml:space="preserve">in diagnosing patients with neuromuscular disease. </w:t>
      </w:r>
    </w:p>
    <w:p w14:paraId="0BBA654A" w14:textId="77BD3E7B"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specific kind of neuropathy and myopathy.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2022D061"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0EF6129"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e retrospectively reviewed nEMG waveforms examin</w:t>
      </w:r>
      <w:r w:rsidR="00A77010">
        <w:rPr>
          <w:rFonts w:ascii="Times New Roman" w:hAnsi="Times New Roman" w:cs="Times New Roman"/>
          <w:sz w:val="22"/>
        </w:rPr>
        <w:t>at</w:t>
      </w:r>
      <w:r w:rsidRPr="00403721">
        <w:rPr>
          <w:rFonts w:ascii="Times New Roman" w:hAnsi="Times New Roman" w:cs="Times New Roman"/>
          <w:sz w:val="22"/>
        </w:rPr>
        <w:t xml:space="preserve">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00836E2B">
        <w:rPr>
          <w:rFonts w:ascii="Times New Roman" w:hAnsi="Times New Roman" w:cs="Times New Roman"/>
          <w:sz w:val="22"/>
        </w:rPr>
        <w:t>,</w:t>
      </w:r>
      <w:r w:rsidRPr="00403721">
        <w:rPr>
          <w:rFonts w:ascii="Times New Roman" w:hAnsi="Times New Roman" w:cs="Times New Roman"/>
          <w:sz w:val="22"/>
        </w:rPr>
        <w:t xml:space="preserve">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nEMG signals with </w:t>
      </w:r>
      <w:r w:rsidR="00D15136">
        <w:rPr>
          <w:rFonts w:ascii="Times New Roman" w:hAnsi="Times New Roman" w:cs="Times New Roman"/>
          <w:sz w:val="22"/>
        </w:rPr>
        <w:t>electro-diagnosis</w:t>
      </w:r>
      <w:r w:rsidR="00DB50CE">
        <w:rPr>
          <w:rFonts w:ascii="Times New Roman" w:hAnsi="Times New Roman" w:cs="Times New Roman"/>
          <w:sz w:val="22"/>
        </w:rPr>
        <w:t xml:space="preserve">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553994CE"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and conducted according to the Declaration of Helsinki</w:t>
      </w:r>
      <w:r w:rsidR="00E93C0D" w:rsidRPr="00403721">
        <w:rPr>
          <w:rFonts w:ascii="Times New Roman" w:hAnsi="Times New Roman" w:cs="Times New Roman"/>
          <w:sz w:val="22"/>
        </w:rPr>
        <w:t xml:space="preserve"> </w:t>
      </w:r>
      <w:r w:rsidR="008544D3">
        <w:rPr>
          <w:rFonts w:ascii="Times New Roman" w:hAnsi="Times New Roman" w:cs="Times New Roman"/>
          <w:sz w:val="22"/>
        </w:rPr>
        <w:t>plus</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50A724CE" w14:textId="61C06DA7" w:rsidR="00404151" w:rsidRPr="001A1955" w:rsidRDefault="003E336B" w:rsidP="008F431B">
      <w:pPr>
        <w:spacing w:line="480" w:lineRule="auto"/>
        <w:jc w:val="left"/>
        <w:rPr>
          <w:rFonts w:ascii="Times New Roman" w:hAnsi="Times New Roman" w:cs="Times New Roman"/>
          <w:sz w:val="22"/>
        </w:rPr>
      </w:pPr>
      <w:r>
        <w:rPr>
          <w:rFonts w:ascii="Times New Roman" w:hAnsi="Times New Roman" w:cs="Times New Roman"/>
          <w:sz w:val="22"/>
        </w:rPr>
        <w:t>Certified</w:t>
      </w:r>
      <w:r w:rsidR="001643F5">
        <w:rPr>
          <w:rFonts w:ascii="Times New Roman" w:hAnsi="Times New Roman" w:cs="Times New Roman"/>
          <w:sz w:val="22"/>
        </w:rPr>
        <w:t xml:space="preserve"> neurologist and rehabilitative physician</w:t>
      </w:r>
      <w:r>
        <w:rPr>
          <w:rFonts w:ascii="Times New Roman" w:hAnsi="Times New Roman" w:cs="Times New Roman"/>
          <w:sz w:val="22"/>
        </w:rPr>
        <w:t xml:space="preserve"> reviewed t</w:t>
      </w:r>
      <w:r w:rsidR="0084578F">
        <w:rPr>
          <w:rFonts w:ascii="Times New Roman" w:hAnsi="Times New Roman" w:cs="Times New Roman"/>
          <w:sz w:val="22"/>
        </w:rPr>
        <w:t xml:space="preserve">he nEMG data and confirmed the diagnosis of all subjects. </w:t>
      </w:r>
      <w:r w:rsidR="00BA0D4B">
        <w:rPr>
          <w:rFonts w:ascii="Times New Roman" w:hAnsi="Times New Roman" w:cs="Times New Roman"/>
          <w:sz w:val="22"/>
        </w:rPr>
        <w:t>The nEMG data were extracted from the numerical data stored in the electromyography machine and then transformed as waveform data throuth</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00831750" w:rsidRPr="00403721">
        <w:rPr>
          <w:rFonts w:ascii="Times New Roman" w:hAnsi="Times New Roman" w:cs="Times New Roman"/>
          <w:sz w:val="22"/>
        </w:rPr>
        <w:t xml:space="preserve"> </w:t>
      </w:r>
      <w:r w:rsidR="00404151" w:rsidRPr="00403721">
        <w:rPr>
          <w:rFonts w:ascii="Times New Roman" w:hAnsi="Times New Roman" w:cs="Times New Roman"/>
          <w:sz w:val="22"/>
        </w:rPr>
        <w:t xml:space="preserve">The </w:t>
      </w:r>
      <w:r w:rsidR="0068301F">
        <w:rPr>
          <w:rFonts w:ascii="Times New Roman" w:hAnsi="Times New Roman" w:cs="Times New Roman"/>
          <w:sz w:val="22"/>
        </w:rPr>
        <w:t>original</w:t>
      </w:r>
      <w:r w:rsidR="00404151" w:rsidRPr="00403721">
        <w:rPr>
          <w:rFonts w:ascii="Times New Roman" w:hAnsi="Times New Roman" w:cs="Times New Roman"/>
          <w:sz w:val="22"/>
        </w:rPr>
        <w:t xml:space="preserve"> nEMG data </w:t>
      </w:r>
      <w:r w:rsidR="005957A3">
        <w:rPr>
          <w:rFonts w:ascii="Times New Roman" w:hAnsi="Times New Roman" w:cs="Times New Roman"/>
          <w:sz w:val="22"/>
        </w:rPr>
        <w:t xml:space="preserve">sampled at 48 kHz </w:t>
      </w:r>
      <w:r w:rsidR="00404151" w:rsidRPr="00403721">
        <w:rPr>
          <w:rFonts w:ascii="Times New Roman" w:hAnsi="Times New Roman" w:cs="Times New Roman"/>
          <w:sz w:val="22"/>
        </w:rPr>
        <w:t>was downsampled to 10 kHz to reduce complexity</w:t>
      </w:r>
      <w:r w:rsidR="00404151">
        <w:rPr>
          <w:rFonts w:ascii="Times New Roman" w:hAnsi="Times New Roman" w:cs="Times New Roman"/>
          <w:sz w:val="22"/>
        </w:rPr>
        <w:t>,</w:t>
      </w:r>
      <w:r w:rsidR="00404151" w:rsidRPr="00403721">
        <w:rPr>
          <w:rFonts w:ascii="Times New Roman" w:hAnsi="Times New Roman" w:cs="Times New Roman"/>
          <w:sz w:val="22"/>
        </w:rPr>
        <w:t xml:space="preserve"> and </w:t>
      </w:r>
      <w:r w:rsidR="005957A3">
        <w:rPr>
          <w:rFonts w:ascii="Times New Roman" w:hAnsi="Times New Roman" w:cs="Times New Roman"/>
          <w:sz w:val="22"/>
        </w:rPr>
        <w:t>partitioned</w:t>
      </w:r>
      <w:r w:rsidR="00404151" w:rsidRPr="00403721">
        <w:rPr>
          <w:rFonts w:ascii="Times New Roman" w:hAnsi="Times New Roman" w:cs="Times New Roman"/>
          <w:sz w:val="22"/>
        </w:rPr>
        <w:t xml:space="preserve"> in</w:t>
      </w:r>
      <w:r w:rsidR="005957A3">
        <w:rPr>
          <w:rFonts w:ascii="Times New Roman" w:hAnsi="Times New Roman" w:cs="Times New Roman"/>
          <w:sz w:val="22"/>
        </w:rPr>
        <w:t>to</w:t>
      </w:r>
      <w:r w:rsidR="00404151" w:rsidRPr="00403721">
        <w:rPr>
          <w:rFonts w:ascii="Times New Roman" w:hAnsi="Times New Roman" w:cs="Times New Roman"/>
          <w:sz w:val="22"/>
        </w:rPr>
        <w:t xml:space="preserve"> fixed window length</w:t>
      </w:r>
      <w:r w:rsidR="005957A3">
        <w:rPr>
          <w:rFonts w:ascii="Times New Roman" w:hAnsi="Times New Roman" w:cs="Times New Roman"/>
          <w:sz w:val="22"/>
        </w:rPr>
        <w:t>s of 0.4 second</w:t>
      </w:r>
      <w:r w:rsidR="00404151" w:rsidRPr="00403721">
        <w:rPr>
          <w:rFonts w:ascii="Times New Roman" w:hAnsi="Times New Roman" w:cs="Times New Roman"/>
          <w:sz w:val="22"/>
        </w:rPr>
        <w:t xml:space="preserve"> and hop size</w:t>
      </w:r>
      <w:r w:rsidR="005957A3">
        <w:rPr>
          <w:rFonts w:ascii="Times New Roman" w:hAnsi="Times New Roman" w:cs="Times New Roman"/>
          <w:sz w:val="22"/>
        </w:rPr>
        <w:t>s of 0.1 second</w:t>
      </w:r>
      <w:r w:rsidR="009F4B65">
        <w:rPr>
          <w:rFonts w:ascii="Times New Roman" w:hAnsi="Times New Roman" w:cs="Times New Roman"/>
          <w:sz w:val="22"/>
        </w:rPr>
        <w:t>, which</w:t>
      </w:r>
      <w:r w:rsidR="00404151" w:rsidRPr="00403721">
        <w:rPr>
          <w:rFonts w:ascii="Times New Roman" w:hAnsi="Times New Roman" w:cs="Times New Roman"/>
          <w:sz w:val="22"/>
        </w:rPr>
        <w:t xml:space="preserve"> were likely to be the optimal </w:t>
      </w:r>
      <w:r w:rsidR="00DA7D77">
        <w:rPr>
          <w:rFonts w:ascii="Times New Roman" w:hAnsi="Times New Roman" w:cs="Times New Roman"/>
          <w:sz w:val="22"/>
        </w:rPr>
        <w:t>length</w:t>
      </w:r>
      <w:r w:rsidR="00404151" w:rsidRPr="00403721">
        <w:rPr>
          <w:rFonts w:ascii="Times New Roman" w:hAnsi="Times New Roman" w:cs="Times New Roman"/>
          <w:sz w:val="22"/>
        </w:rPr>
        <w:t xml:space="preserve"> for analysis. </w:t>
      </w:r>
      <w:r w:rsidR="00404151">
        <w:rPr>
          <w:rFonts w:ascii="Times New Roman" w:hAnsi="Times New Roman" w:cs="Times New Roman"/>
          <w:sz w:val="22"/>
        </w:rPr>
        <w:t>Dataset consisted of different numbers of muscle nEMG data because the number of muscles tested was different for each subject.</w:t>
      </w:r>
      <w:r w:rsidR="00404151">
        <w:rPr>
          <w:rFonts w:ascii="Times New Roman" w:hAnsi="Times New Roman" w:cs="Times New Roman" w:hint="eastAsia"/>
          <w:sz w:val="22"/>
        </w:rPr>
        <w:t xml:space="preserve"> </w:t>
      </w:r>
      <w:r w:rsidR="00404151" w:rsidRPr="00403721">
        <w:rPr>
          <w:rFonts w:ascii="Times New Roman" w:hAnsi="Times New Roman" w:cs="Times New Roman"/>
          <w:sz w:val="22"/>
        </w:rPr>
        <w:t xml:space="preserve">After slicing, total segments were composed of 2700, 3664, and 1706 segments </w:t>
      </w:r>
      <w:r w:rsidR="00404151">
        <w:rPr>
          <w:rFonts w:ascii="Times New Roman" w:hAnsi="Times New Roman" w:cs="Times New Roman" w:hint="eastAsia"/>
          <w:sz w:val="22"/>
        </w:rPr>
        <w:t>extracted from subjects with myopathy, neuropathy, and normal subjects, respectively</w:t>
      </w:r>
      <w:r w:rsidR="00404151"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muscles close to the trunk were classified as proximal and distant muscles as distal mu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68020957" w:rsidR="005926D3" w:rsidRDefault="00AE0F96" w:rsidP="007A2E8D">
      <w:pPr>
        <w:spacing w:line="480" w:lineRule="auto"/>
        <w:jc w:val="left"/>
        <w:rPr>
          <w:rFonts w:ascii="Times New Roman" w:hAnsi="Times New Roman" w:cs="Times New Roman"/>
          <w:sz w:val="22"/>
        </w:rPr>
      </w:pPr>
      <w:r>
        <w:rPr>
          <w:rFonts w:ascii="Times New Roman" w:hAnsi="Times New Roman" w:cs="Times New Roman"/>
          <w:sz w:val="22"/>
        </w:rPr>
        <w:lastRenderedPageBreak/>
        <w:t>After</w:t>
      </w:r>
      <w:r w:rsidR="00F179C5">
        <w:rPr>
          <w:rFonts w:ascii="Times New Roman" w:hAnsi="Times New Roman" w:cs="Times New Roman"/>
          <w:sz w:val="22"/>
        </w:rPr>
        <w:t xml:space="preserve">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953239">
        <w:rPr>
          <w:rFonts w:ascii="Times New Roman" w:hAnsi="Times New Roman" w:cs="Times New Roman"/>
          <w:sz w:val="22"/>
        </w:rPr>
        <w:t xml:space="preserve">transformed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Pr>
          <w:rFonts w:ascii="Times New Roman" w:hAnsi="Times New Roman" w:cs="Times New Roman"/>
          <w:sz w:val="22"/>
        </w:rPr>
        <w:t xml:space="preserve">data </w:t>
      </w:r>
      <w:r w:rsidR="00C96F7C" w:rsidRPr="00403721">
        <w:rPr>
          <w:rFonts w:ascii="Times New Roman" w:hAnsi="Times New Roman" w:cs="Times New Roman"/>
          <w:sz w:val="22"/>
        </w:rPr>
        <w:t xml:space="preserve">similar to the actual </w:t>
      </w:r>
      <w:r w:rsidR="00EA0F89">
        <w:rPr>
          <w:rFonts w:ascii="Times New Roman" w:hAnsi="Times New Roman" w:cs="Times New Roman"/>
          <w:sz w:val="22"/>
        </w:rPr>
        <w:t>one</w:t>
      </w:r>
      <w:r w:rsidR="00953239">
        <w:rPr>
          <w:rFonts w:ascii="Times New Roman" w:hAnsi="Times New Roman" w:cs="Times New Roman"/>
          <w:sz w:val="22"/>
        </w:rPr>
        <w:t xml:space="preserve"> </w:t>
      </w:r>
      <w:r w:rsidR="00F179C5">
        <w:rPr>
          <w:rFonts w:ascii="Times New Roman" w:hAnsi="Times New Roman" w:cs="Times New Roman"/>
          <w:sz w:val="22"/>
        </w:rPr>
        <w:t>displayed</w:t>
      </w:r>
      <w:r w:rsidR="00C96F7C" w:rsidRPr="00403721">
        <w:rPr>
          <w:rFonts w:ascii="Times New Roman" w:hAnsi="Times New Roman" w:cs="Times New Roman"/>
          <w:sz w:val="22"/>
        </w:rPr>
        <w:t xml:space="preserve"> on the screen of the nEMG machine</w:t>
      </w:r>
      <w:r>
        <w:rPr>
          <w:rFonts w:ascii="Times New Roman" w:hAnsi="Times New Roman" w:cs="Times New Roman"/>
          <w:sz w:val="22"/>
        </w:rPr>
        <w:t xml:space="preserve"> </w:t>
      </w:r>
      <w:r w:rsidR="00406C71">
        <w:rPr>
          <w:rFonts w:ascii="Times New Roman" w:hAnsi="Times New Roman" w:cs="Times New Roman"/>
          <w:sz w:val="22"/>
        </w:rPr>
        <w:t>were</w:t>
      </w:r>
      <w:r>
        <w:rPr>
          <w:rFonts w:ascii="Times New Roman" w:hAnsi="Times New Roman" w:cs="Times New Roman"/>
          <w:sz w:val="22"/>
        </w:rPr>
        <w:t xml:space="preserve"> stored in web-based labeling </w:t>
      </w:r>
      <w:r w:rsidR="00406C71">
        <w:rPr>
          <w:rFonts w:ascii="Times New Roman" w:hAnsi="Times New Roman" w:cs="Times New Roman"/>
          <w:sz w:val="22"/>
        </w:rPr>
        <w:t>platform</w:t>
      </w:r>
      <w:r w:rsidR="00CE715E">
        <w:rPr>
          <w:rFonts w:ascii="Times New Roman" w:hAnsi="Times New Roman" w:cs="Times New Roman"/>
          <w:sz w:val="22"/>
        </w:rPr>
        <w:t xml:space="preserve"> so that residents belonging to different institutions could participate</w:t>
      </w:r>
      <w:r w:rsidR="00406C71">
        <w:rPr>
          <w:rFonts w:ascii="Times New Roman" w:hAnsi="Times New Roman" w:cs="Times New Roman"/>
          <w:sz w:val="22"/>
        </w:rPr>
        <w:t xml:space="preserve">; </w:t>
      </w:r>
      <w:r w:rsidR="00CE715E">
        <w:rPr>
          <w:rFonts w:ascii="Times New Roman" w:hAnsi="Times New Roman" w:cs="Times New Roman"/>
          <w:sz w:val="22"/>
        </w:rPr>
        <w:t xml:space="preserve">then, it was </w:t>
      </w:r>
      <w:r>
        <w:rPr>
          <w:rFonts w:ascii="Times New Roman" w:hAnsi="Times New Roman" w:cs="Times New Roman"/>
          <w:sz w:val="22"/>
        </w:rPr>
        <w:t xml:space="preserve">provided to 2 </w:t>
      </w:r>
      <w:r w:rsidR="00662AF2">
        <w:rPr>
          <w:rFonts w:ascii="Times New Roman" w:hAnsi="Times New Roman" w:cs="Times New Roman"/>
          <w:sz w:val="22"/>
        </w:rPr>
        <w:t xml:space="preserve">residents of </w:t>
      </w:r>
      <w:r>
        <w:rPr>
          <w:rFonts w:ascii="Times New Roman" w:hAnsi="Times New Roman" w:cs="Times New Roman"/>
          <w:sz w:val="22"/>
        </w:rPr>
        <w:t xml:space="preserve">neurology and 4 </w:t>
      </w:r>
      <w:r w:rsidR="00662AF2">
        <w:rPr>
          <w:rFonts w:ascii="Times New Roman" w:hAnsi="Times New Roman" w:cs="Times New Roman"/>
          <w:sz w:val="22"/>
        </w:rPr>
        <w:t xml:space="preserve">residents of rehabilitation medicine, </w:t>
      </w:r>
      <w:r w:rsidR="0045025E">
        <w:rPr>
          <w:rFonts w:ascii="Times New Roman" w:hAnsi="Times New Roman" w:cs="Times New Roman"/>
          <w:sz w:val="22"/>
        </w:rPr>
        <w:t xml:space="preserve">so that </w:t>
      </w:r>
      <w:r w:rsidR="00662AF2">
        <w:rPr>
          <w:rFonts w:ascii="Times New Roman" w:hAnsi="Times New Roman" w:cs="Times New Roman"/>
          <w:sz w:val="22"/>
        </w:rPr>
        <w:t>the nEMG results were electro</w:t>
      </w:r>
      <w:r w:rsidR="005032AE">
        <w:rPr>
          <w:rFonts w:ascii="Times New Roman" w:hAnsi="Times New Roman" w:cs="Times New Roman"/>
          <w:sz w:val="22"/>
        </w:rPr>
        <w:t>-</w:t>
      </w:r>
      <w:r w:rsidR="00662AF2">
        <w:rPr>
          <w:rFonts w:ascii="Times New Roman" w:hAnsi="Times New Roman" w:cs="Times New Roman"/>
          <w:sz w:val="22"/>
        </w:rPr>
        <w:t>diagnosed 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F126F9">
        <w:rPr>
          <w:rFonts w:ascii="Times New Roman" w:hAnsi="Times New Roman" w:cs="Times New Roman"/>
          <w:sz w:val="22"/>
        </w:rPr>
        <w:t>.</w:t>
      </w:r>
      <w:r w:rsidR="003D7716">
        <w:rPr>
          <w:rFonts w:ascii="Times New Roman" w:hAnsi="Times New Roman" w:cs="Times New Roman"/>
          <w:sz w:val="22"/>
        </w:rPr>
        <w:t xml:space="preserve"> (S1 Fig.</w:t>
      </w:r>
      <w:r w:rsidR="00A333E7">
        <w:rPr>
          <w:rFonts w:ascii="Times New Roman" w:hAnsi="Times New Roman" w:cs="Times New Roman"/>
          <w:sz w:val="22"/>
        </w:rPr>
        <w:t>)</w:t>
      </w:r>
      <w:r w:rsidR="00F126F9">
        <w:rPr>
          <w:rFonts w:ascii="Times New Roman" w:hAnsi="Times New Roman" w:cs="Times New Roman"/>
          <w:sz w:val="22"/>
        </w:rPr>
        <w:t xml:space="preserve"> </w:t>
      </w:r>
    </w:p>
    <w:p w14:paraId="01B06EF3" w14:textId="50FEA496" w:rsidR="008A2E28" w:rsidRPr="00C96F7C" w:rsidRDefault="005F143F" w:rsidP="007A2E8D">
      <w:pPr>
        <w:spacing w:line="480" w:lineRule="auto"/>
        <w:jc w:val="left"/>
        <w:rPr>
          <w:rFonts w:ascii="Times New Roman" w:hAnsi="Times New Roman" w:cs="Times New Roman"/>
          <w:sz w:val="22"/>
        </w:rPr>
      </w:pPr>
      <w:r>
        <w:rPr>
          <w:rFonts w:ascii="Times New Roman" w:hAnsi="Times New Roman" w:cs="Times New Roman"/>
          <w:sz w:val="22"/>
        </w:rPr>
        <w:t>The s</w:t>
      </w:r>
      <w:r w:rsidR="00EA3565">
        <w:rPr>
          <w:rFonts w:ascii="Times New Roman" w:hAnsi="Times New Roman" w:cs="Times New Roman"/>
          <w:sz w:val="22"/>
        </w:rPr>
        <w:t xml:space="preserve">ix </w:t>
      </w:r>
      <w:r w:rsidR="001774A2">
        <w:rPr>
          <w:rFonts w:ascii="Times New Roman" w:hAnsi="Times New Roman" w:cs="Times New Roman"/>
          <w:sz w:val="22"/>
        </w:rPr>
        <w:t xml:space="preserve">physicians </w:t>
      </w:r>
      <w:r w:rsidR="00BD4601">
        <w:rPr>
          <w:rFonts w:ascii="Times New Roman" w:hAnsi="Times New Roman" w:cs="Times New Roman"/>
          <w:sz w:val="22"/>
        </w:rPr>
        <w:t>electro-diagnosed</w:t>
      </w:r>
      <w:r w:rsidR="00EA3565">
        <w:rPr>
          <w:rFonts w:ascii="Times New Roman" w:hAnsi="Times New Roman" w:cs="Times New Roman"/>
          <w:sz w:val="22"/>
        </w:rPr>
        <w:t xml:space="preserve"> EMG signal data without any clini</w:t>
      </w:r>
      <w:r w:rsidR="00B67829">
        <w:rPr>
          <w:rFonts w:ascii="Times New Roman" w:hAnsi="Times New Roman" w:cs="Times New Roman"/>
          <w:sz w:val="22"/>
        </w:rPr>
        <w:t>cal information such as symptom</w:t>
      </w:r>
      <w:r w:rsidR="00EA3565">
        <w:rPr>
          <w:rFonts w:ascii="Times New Roman" w:hAnsi="Times New Roman" w:cs="Times New Roman"/>
          <w:sz w:val="22"/>
        </w:rPr>
        <w:t xml:space="preserve">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5C3BBF">
        <w:rPr>
          <w:rFonts w:ascii="Times New Roman" w:hAnsi="Times New Roman" w:cs="Times New Roman"/>
          <w:sz w:val="22"/>
        </w:rPr>
        <w:t>for 500 microseconds;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 as well as aggregated</w:t>
      </w:r>
      <w:r w:rsidR="009F5AC0">
        <w:rPr>
          <w:rFonts w:ascii="Times New Roman" w:hAnsi="Times New Roman" w:cs="Times New Roman"/>
          <w:sz w:val="22"/>
        </w:rPr>
        <w:t>,</w:t>
      </w:r>
      <w:r w:rsidR="00794C37">
        <w:rPr>
          <w:rFonts w:ascii="Times New Roman" w:hAnsi="Times New Roman" w:cs="Times New Roman"/>
          <w:sz w:val="22"/>
        </w:rPr>
        <w:t xml:space="preserve"> and compared with the</w:t>
      </w:r>
      <w:r w:rsidR="0040648E">
        <w:rPr>
          <w:rFonts w:ascii="Times New Roman" w:hAnsi="Times New Roman" w:cs="Times New Roman"/>
          <w:sz w:val="22"/>
        </w:rPr>
        <w:t xml:space="preserve"> confirmed diagnosis</w:t>
      </w:r>
      <w:r w:rsidR="00794C37">
        <w:rPr>
          <w:rFonts w:ascii="Times New Roman" w:hAnsi="Times New Roman" w:cs="Times New Roman"/>
          <w:sz w:val="22"/>
        </w:rPr>
        <w:t xml:space="preserve">. </w:t>
      </w:r>
    </w:p>
    <w:p w14:paraId="06E632AD" w14:textId="206F8EDA"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7CC517E5" w:rsidR="00C56076" w:rsidRDefault="00C02DBA" w:rsidP="007A2E8D">
      <w:pPr>
        <w:spacing w:line="480" w:lineRule="auto"/>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 xml:space="preserve">2 stages;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w:t>
      </w:r>
      <w:r w:rsidR="00FB1DBF">
        <w:rPr>
          <w:rFonts w:ascii="Times New Roman" w:hAnsi="Times New Roman" w:cs="Times New Roman"/>
          <w:sz w:val="22"/>
        </w:rPr>
        <w:t>numerical data</w:t>
      </w:r>
      <w:r w:rsidR="00DD082D" w:rsidRPr="00403721">
        <w:rPr>
          <w:rFonts w:ascii="Times New Roman" w:hAnsi="Times New Roman" w:cs="Times New Roman"/>
          <w:sz w:val="22"/>
        </w:rPr>
        <w:t xml:space="preserve">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E56BA2">
        <w:rPr>
          <w:rFonts w:ascii="Times New Roman" w:hAnsi="Times New Roman" w:cs="Times New Roman"/>
          <w:sz w:val="22"/>
        </w:rPr>
        <w:t>The result when only the nEMG data was given as input without clinical information was</w:t>
      </w:r>
      <w:r w:rsidR="005D59F1">
        <w:rPr>
          <w:rFonts w:ascii="Times New Roman" w:hAnsi="Times New Roman" w:cs="Times New Roman"/>
          <w:sz w:val="22"/>
        </w:rPr>
        <w:t xml:space="preserve"> compared </w:t>
      </w:r>
      <w:r w:rsidR="00E56BA2">
        <w:rPr>
          <w:rFonts w:ascii="Times New Roman" w:hAnsi="Times New Roman" w:cs="Times New Roman"/>
          <w:sz w:val="22"/>
        </w:rPr>
        <w:t xml:space="preserve">with counterpart when both the </w:t>
      </w:r>
      <w:r w:rsidR="005D59F1">
        <w:rPr>
          <w:rFonts w:ascii="Times New Roman" w:hAnsi="Times New Roman" w:cs="Times New Roman"/>
          <w:sz w:val="22"/>
        </w:rPr>
        <w:t xml:space="preserve">when </w:t>
      </w:r>
      <w:r w:rsidR="00F84E52">
        <w:rPr>
          <w:rFonts w:ascii="Times New Roman" w:hAnsi="Times New Roman" w:cs="Times New Roman"/>
          <w:sz w:val="22"/>
        </w:rPr>
        <w:t xml:space="preserve">both </w:t>
      </w:r>
      <w:r w:rsidR="00E56BA2">
        <w:rPr>
          <w:rFonts w:ascii="Times New Roman" w:hAnsi="Times New Roman" w:cs="Times New Roman"/>
          <w:sz w:val="22"/>
        </w:rPr>
        <w:t xml:space="preserve">information of muscle location and the nEMG data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77A729C5" w:rsidR="00A71276" w:rsidRDefault="00F95A46" w:rsidP="007A2E8D">
      <w:pPr>
        <w:spacing w:line="480" w:lineRule="auto"/>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w:t>
      </w:r>
      <w:r w:rsidR="00401208">
        <w:rPr>
          <w:rFonts w:ascii="Times New Roman" w:hAnsi="Times New Roman" w:cs="Times New Roman"/>
          <w:sz w:val="22"/>
        </w:rPr>
        <w:t>S2 Fig.</w:t>
      </w:r>
      <w:r w:rsidR="00492967" w:rsidRPr="00BB096E">
        <w:rPr>
          <w:rFonts w:ascii="Times New Roman" w:hAnsi="Times New Roman" w:cs="Times New Roman"/>
          <w:sz w:val="22"/>
        </w:rPr>
        <w:t>)</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normalization, </w:t>
      </w:r>
      <w:r w:rsidR="0055747E">
        <w:rPr>
          <w:rFonts w:ascii="Times New Roman" w:hAnsi="Times New Roman" w:cs="Times New Roman" w:hint="eastAsia"/>
          <w:sz w:val="22"/>
        </w:rPr>
        <w:t>rectified linear unit (ReLU)</w:t>
      </w:r>
      <w:r w:rsidR="009F1B7B">
        <w:rPr>
          <w:rFonts w:ascii="Times New Roman" w:hAnsi="Times New Roman" w:cs="Times New Roman"/>
          <w:sz w:val="22"/>
        </w:rPr>
        <w:t xml:space="preserve">, </w:t>
      </w:r>
      <w:r w:rsidR="00BA25EE">
        <w:rPr>
          <w:rFonts w:ascii="Times New Roman" w:hAnsi="Times New Roman" w:cs="Times New Roman"/>
          <w:sz w:val="22"/>
        </w:rPr>
        <w:t xml:space="preserve">residual connection, </w:t>
      </w:r>
      <w:r w:rsidR="009F1B7B">
        <w:rPr>
          <w:rFonts w:ascii="Times New Roman" w:hAnsi="Times New Roman" w:cs="Times New Roman"/>
          <w:sz w:val="22"/>
        </w:rPr>
        <w:t>and max pooling</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lastRenderedPageBreak/>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97C7B6B"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6A70E6">
        <w:rPr>
          <w:rFonts w:ascii="Times New Roman" w:hAnsi="Times New Roman" w:cs="Times New Roman"/>
          <w:sz w:val="22"/>
        </w:rPr>
        <w:t xml:space="preserve">CNN algorithm </w:t>
      </w:r>
      <w:r w:rsidRPr="00403721">
        <w:rPr>
          <w:rFonts w:ascii="Times New Roman" w:hAnsi="Times New Roman" w:cs="Times New Roman"/>
          <w:sz w:val="22"/>
        </w:rPr>
        <w:t>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NN algorithm </w:t>
      </w:r>
      <w:r w:rsidR="005C700C">
        <w:rPr>
          <w:rFonts w:ascii="Times New Roman" w:hAnsi="Times New Roman" w:cs="Times New Roman"/>
          <w:sz w:val="22"/>
        </w:rPr>
        <w:t>with averaged result</w:t>
      </w:r>
      <w:r w:rsidRPr="00403721">
        <w:rPr>
          <w:rFonts w:ascii="Times New Roman" w:hAnsi="Times New Roman" w:cs="Times New Roman"/>
          <w:sz w:val="22"/>
        </w:rPr>
        <w:t xml:space="preserve">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NN algorithm.</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2B0ECDF7"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r’s exact</w:t>
      </w:r>
      <w:r w:rsidR="0042376D">
        <w:rPr>
          <w:rFonts w:ascii="Times New Roman" w:hAnsi="Times New Roman" w:cs="Times New Roman"/>
          <w:sz w:val="22"/>
        </w:rPr>
        <w:t xml:space="preserve"> test</w:t>
      </w:r>
      <w:r w:rsidR="000A115B" w:rsidRPr="00403721">
        <w:rPr>
          <w:rFonts w:ascii="Times New Roman" w:hAnsi="Times New Roman" w:cs="Times New Roman"/>
          <w:sz w:val="22"/>
        </w:rPr>
        <w:t xml:space="preserve"> or 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or on</w:t>
      </w:r>
      <w:r w:rsidR="0042376D">
        <w:rPr>
          <w:rFonts w:ascii="Times New Roman" w:hAnsi="Times New Roman" w:cs="Times New Roman"/>
          <w:sz w:val="22"/>
        </w:rPr>
        <w:t>e-way analysis of variance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4BFC7D6" w:rsidR="00B134B6"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w:t>
      </w:r>
      <w:r w:rsidR="00B17F85" w:rsidRPr="00403721">
        <w:rPr>
          <w:rFonts w:ascii="Times New Roman" w:hAnsi="Times New Roman" w:cs="Times New Roman"/>
          <w:sz w:val="22"/>
        </w:rPr>
        <w:t xml:space="preserve">normal </w:t>
      </w:r>
      <w:r w:rsidRPr="00403721">
        <w:rPr>
          <w:rFonts w:ascii="Times New Roman" w:hAnsi="Times New Roman" w:cs="Times New Roman"/>
          <w:sz w:val="22"/>
        </w:rPr>
        <w:t>subjects and 19 subjects with neuropathy with whom the diagnosis was radiculopathy, motor axonal polyneuropathy,</w:t>
      </w:r>
      <w:r w:rsidR="00213ECA">
        <w:rPr>
          <w:rFonts w:ascii="Times New Roman" w:hAnsi="Times New Roman" w:cs="Times New Roman"/>
          <w:sz w:val="22"/>
        </w:rPr>
        <w:t xml:space="preserve"> and</w:t>
      </w:r>
      <w:r w:rsidRPr="00403721">
        <w:rPr>
          <w:rFonts w:ascii="Times New Roman" w:hAnsi="Times New Roman" w:cs="Times New Roman"/>
          <w:sz w:val="22"/>
        </w:rPr>
        <w:t xml:space="preserve">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BC2765">
        <w:rPr>
          <w:rFonts w:ascii="Times New Roman" w:hAnsi="Times New Roman" w:cs="Times New Roman"/>
          <w:sz w:val="22"/>
        </w:rPr>
        <w:t>, and the re</w:t>
      </w:r>
      <w:r w:rsidR="00C269CF">
        <w:rPr>
          <w:rFonts w:ascii="Times New Roman" w:hAnsi="Times New Roman" w:cs="Times New Roman"/>
          <w:sz w:val="22"/>
        </w:rPr>
        <w:t>st of the results are shown in T</w:t>
      </w:r>
      <w:r w:rsidR="00BC2765">
        <w:rPr>
          <w:rFonts w:ascii="Times New Roman" w:hAnsi="Times New Roman" w:cs="Times New Roman"/>
          <w:sz w:val="22"/>
        </w:rPr>
        <w:t>able 1.</w:t>
      </w:r>
    </w:p>
    <w:p w14:paraId="54008C0F" w14:textId="77777777" w:rsidR="00D51016" w:rsidRPr="00403721" w:rsidRDefault="00D51016" w:rsidP="00597DDF">
      <w:pPr>
        <w:spacing w:line="480" w:lineRule="auto"/>
        <w:jc w:val="left"/>
        <w:rPr>
          <w:rFonts w:ascii="Times New Roman" w:hAnsi="Times New Roman" w:cs="Times New Roman"/>
          <w:sz w:val="22"/>
        </w:rPr>
      </w:pPr>
    </w:p>
    <w:p w14:paraId="096BF978" w14:textId="21C8B873"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r w:rsidR="00A332B8">
        <w:rPr>
          <w:rFonts w:ascii="Times New Roman" w:hAnsi="Times New Roman" w:cs="Times New Roman"/>
          <w:sz w:val="22"/>
        </w:rPr>
        <w:t xml:space="preserve"> and </w:t>
      </w:r>
      <w:r w:rsidR="00761193">
        <w:rPr>
          <w:rFonts w:ascii="Times New Roman" w:hAnsi="Times New Roman" w:cs="Times New Roman"/>
          <w:sz w:val="22"/>
        </w:rPr>
        <w:t>their needle electromyography</w:t>
      </w:r>
      <w:r w:rsidR="00A332B8">
        <w:rPr>
          <w:rFonts w:ascii="Times New Roman" w:hAnsi="Times New Roman" w:cs="Times New Roman"/>
          <w:sz w:val="22"/>
        </w:rPr>
        <w:t xml:space="preserve"> data</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0287A4A7" w14:textId="77777777" w:rsidR="00D81465" w:rsidRDefault="00D81465" w:rsidP="00597DDF">
      <w:pPr>
        <w:spacing w:line="480" w:lineRule="auto"/>
        <w:jc w:val="left"/>
        <w:rPr>
          <w:rFonts w:ascii="Times New Roman" w:hAnsi="Times New Roman" w:cs="Times New Roman"/>
          <w:sz w:val="22"/>
        </w:rPr>
      </w:pPr>
    </w:p>
    <w:p w14:paraId="6A5B4417" w14:textId="717A3511"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lassification by CNN 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Pr>
          <w:rFonts w:ascii="Times New Roman" w:hAnsi="Times New Roman" w:cs="Times New Roman"/>
          <w:sz w:val="22"/>
        </w:rPr>
        <w:t xml:space="preserve">with results of electro-diagnosis </w:t>
      </w:r>
      <w:r>
        <w:rPr>
          <w:rFonts w:ascii="Times New Roman" w:hAnsi="Times New Roman" w:cs="Times New Roman"/>
          <w:sz w:val="22"/>
        </w:rPr>
        <w:lastRenderedPageBreak/>
        <w:t>by physicians using 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 xml:space="preserve"> (excluding the missing values of 8 subjects and 10 muscles).</w:t>
      </w:r>
      <w:r w:rsidR="006A4839">
        <w:rPr>
          <w:rFonts w:ascii="Times New Roman" w:hAnsi="Times New Roman" w:cs="Times New Roman"/>
          <w:sz w:val="22"/>
        </w:rPr>
        <w:t xml:space="preserve"> </w:t>
      </w:r>
      <w:r>
        <w:rPr>
          <w:rFonts w:ascii="Times New Roman" w:hAnsi="Times New Roman" w:cs="Times New Roman"/>
          <w:sz w:val="22"/>
        </w:rPr>
        <w:t xml:space="preserve">Those values </w:t>
      </w:r>
      <w:r w:rsidR="00B86D05">
        <w:rPr>
          <w:rFonts w:ascii="Times New Roman" w:hAnsi="Times New Roman" w:cs="Times New Roman"/>
          <w:sz w:val="22"/>
        </w:rPr>
        <w:t>of the CNN algorithm</w:t>
      </w:r>
      <w:r w:rsidR="00F05A73">
        <w:rPr>
          <w:rFonts w:ascii="Times New Roman" w:hAnsi="Times New Roman" w:cs="Times New Roman"/>
          <w:sz w:val="22"/>
        </w:rPr>
        <w:t xml:space="preserve">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E41E2E">
        <w:rPr>
          <w:rFonts w:ascii="Times New Roman" w:hAnsi="Times New Roman" w:cs="Times New Roman"/>
          <w:sz w:val="22"/>
        </w:rPr>
        <w:t xml:space="preserve"> respectivel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A175F3">
        <w:rPr>
          <w:rFonts w:ascii="Times New Roman" w:hAnsi="Times New Roman" w:cs="Times New Roman"/>
          <w:sz w:val="22"/>
        </w:rPr>
        <w:t>The inter-rater reliability,</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 xml:space="preserve">between </w:t>
      </w:r>
      <w:r w:rsidR="00A175F3">
        <w:rPr>
          <w:rFonts w:ascii="Times New Roman" w:hAnsi="Times New Roman" w:cs="Times New Roman"/>
          <w:sz w:val="22"/>
        </w:rPr>
        <w:t xml:space="preserve">electro-diagnosis results by </w:t>
      </w:r>
      <w:r w:rsidR="00075B5F" w:rsidRPr="00403721">
        <w:rPr>
          <w:rFonts w:ascii="Times New Roman" w:hAnsi="Times New Roman" w:cs="Times New Roman"/>
          <w:sz w:val="22"/>
        </w:rPr>
        <w:t xml:space="preserve">physicians were </w:t>
      </w:r>
      <w:r w:rsidR="00F34106">
        <w:rPr>
          <w:rFonts w:ascii="Times New Roman" w:hAnsi="Times New Roman" w:cs="Times New Roman"/>
          <w:sz w:val="22"/>
        </w:rPr>
        <w:t>0.26</w:t>
      </w:r>
      <w:r w:rsidR="00075B5F" w:rsidRPr="00403721">
        <w:rPr>
          <w:rFonts w:ascii="Times New Roman" w:hAnsi="Times New Roman" w:cs="Times New Roman"/>
          <w:sz w:val="22"/>
        </w:rPr>
        <w:t xml:space="preserve">; </w:t>
      </w:r>
      <w:r w:rsidR="00A175F3">
        <w:rPr>
          <w:rFonts w:ascii="Times New Roman" w:hAnsi="Times New Roman" w:cs="Times New Roman"/>
          <w:sz w:val="22"/>
        </w:rPr>
        <w:t xml:space="preserve">that </w:t>
      </w:r>
      <w:r w:rsidR="00587206">
        <w:rPr>
          <w:rFonts w:ascii="Times New Roman" w:hAnsi="Times New Roman" w:cs="Times New Roman"/>
          <w:sz w:val="22"/>
        </w:rPr>
        <w:t>between electro-diagnosis results by</w:t>
      </w:r>
      <w:r w:rsidR="00F34106">
        <w:rPr>
          <w:rFonts w:ascii="Times New Roman" w:hAnsi="Times New Roman" w:cs="Times New Roman"/>
          <w:sz w:val="22"/>
        </w:rPr>
        <w:t xml:space="preserve"> </w:t>
      </w:r>
      <w:r w:rsidR="00587206">
        <w:rPr>
          <w:rFonts w:ascii="Times New Roman" w:hAnsi="Times New Roman" w:cs="Times New Roman"/>
          <w:sz w:val="22"/>
        </w:rPr>
        <w:t xml:space="preserve">physicians and classification results by </w:t>
      </w:r>
      <w:r w:rsidR="00B25A67">
        <w:rPr>
          <w:rFonts w:ascii="Times New Roman" w:hAnsi="Times New Roman" w:cs="Times New Roman"/>
          <w:sz w:val="22"/>
        </w:rPr>
        <w:t>CNN algorithm</w:t>
      </w:r>
      <w:r w:rsidR="00F34106">
        <w:rPr>
          <w:rFonts w:ascii="Times New Roman" w:hAnsi="Times New Roman" w:cs="Times New Roman"/>
          <w:sz w:val="22"/>
        </w:rPr>
        <w:t xml:space="preserve"> were 0.2</w:t>
      </w:r>
      <w:r w:rsidR="00B66450">
        <w:rPr>
          <w:rFonts w:ascii="Times New Roman" w:hAnsi="Times New Roman" w:cs="Times New Roman"/>
          <w:sz w:val="22"/>
        </w:rPr>
        <w:t>6</w:t>
      </w:r>
      <w:r w:rsidR="00075B5F" w:rsidRPr="00403721">
        <w:rPr>
          <w:rFonts w:ascii="Times New Roman" w:hAnsi="Times New Roman" w:cs="Times New Roman"/>
          <w:sz w:val="22"/>
        </w:rPr>
        <w:t xml:space="preserve">. (Table </w:t>
      </w:r>
      <w:r w:rsidR="00075B5F">
        <w:rPr>
          <w:rFonts w:ascii="Times New Roman" w:hAnsi="Times New Roman" w:cs="Times New Roman"/>
          <w:sz w:val="22"/>
        </w:rPr>
        <w:t>2</w:t>
      </w:r>
      <w:r w:rsidR="00075B5F" w:rsidRPr="00403721">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1F9E3FED" w14:textId="4B52CBB3" w:rsidR="00EF3267" w:rsidRPr="00EF3267" w:rsidRDefault="00EF3267" w:rsidP="00597DDF">
      <w:pPr>
        <w:spacing w:line="480" w:lineRule="auto"/>
        <w:jc w:val="left"/>
        <w:rPr>
          <w:rFonts w:ascii="Times New Roman" w:hAnsi="Times New Roman" w:cs="Times New Roman"/>
          <w:sz w:val="22"/>
        </w:rPr>
      </w:pPr>
      <w:r w:rsidRPr="00403721">
        <w:rPr>
          <w:rFonts w:ascii="Times New Roman" w:hAnsi="Times New Roman" w:cs="Times New Roman"/>
          <w:sz w:val="22"/>
        </w:rPr>
        <w:t>T</w:t>
      </w:r>
      <w:r>
        <w:rPr>
          <w:rFonts w:ascii="Times New Roman" w:hAnsi="Times New Roman" w:cs="Times New Roman"/>
          <w:sz w:val="22"/>
        </w:rPr>
        <w:t>able 2</w:t>
      </w:r>
      <w:r w:rsidRPr="00403721">
        <w:rPr>
          <w:rFonts w:ascii="Times New Roman" w:hAnsi="Times New Roman" w:cs="Times New Roman"/>
          <w:sz w:val="22"/>
        </w:rPr>
        <w:t>. The results o</w:t>
      </w:r>
      <w:r>
        <w:rPr>
          <w:rFonts w:ascii="Times New Roman" w:hAnsi="Times New Roman" w:cs="Times New Roman"/>
          <w:sz w:val="22"/>
        </w:rPr>
        <w:t xml:space="preserve">f </w:t>
      </w:r>
      <w:r w:rsidR="00071BE6">
        <w:rPr>
          <w:rFonts w:ascii="Times New Roman" w:hAnsi="Times New Roman" w:cs="Times New Roman"/>
          <w:sz w:val="22"/>
        </w:rPr>
        <w:t xml:space="preserve">electro-diagnosis </w:t>
      </w:r>
      <w:r>
        <w:rPr>
          <w:rFonts w:ascii="Times New Roman" w:hAnsi="Times New Roman" w:cs="Times New Roman"/>
          <w:sz w:val="22"/>
        </w:rPr>
        <w:t xml:space="preserve">by physicians </w:t>
      </w:r>
      <w:r w:rsidRPr="00403721">
        <w:rPr>
          <w:rFonts w:ascii="Times New Roman" w:hAnsi="Times New Roman" w:cs="Times New Roman"/>
          <w:sz w:val="22"/>
        </w:rPr>
        <w:t>and</w:t>
      </w:r>
      <w:r w:rsidR="00071BE6">
        <w:rPr>
          <w:rFonts w:ascii="Times New Roman" w:hAnsi="Times New Roman" w:cs="Times New Roman"/>
          <w:sz w:val="22"/>
        </w:rPr>
        <w:t xml:space="preserve"> those of classification by</w:t>
      </w:r>
      <w:r w:rsidRPr="00403721">
        <w:rPr>
          <w:rFonts w:ascii="Times New Roman" w:hAnsi="Times New Roman" w:cs="Times New Roman"/>
          <w:sz w:val="22"/>
        </w:rPr>
        <w:t xml:space="preserve"> </w:t>
      </w:r>
      <w:r w:rsidR="001245B9">
        <w:rPr>
          <w:rFonts w:ascii="Times New Roman" w:hAnsi="Times New Roman" w:cs="Times New Roman"/>
          <w:sz w:val="22"/>
        </w:rPr>
        <w:t>convolutional neural network</w:t>
      </w:r>
      <w:r>
        <w:rPr>
          <w:rFonts w:ascii="Times New Roman" w:hAnsi="Times New Roman" w:cs="Times New Roman"/>
          <w:sz w:val="22"/>
        </w:rPr>
        <w:t xml:space="preserve"> algorithm</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EF3267"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6039DC04" w:rsidR="00075B5F" w:rsidRPr="00403721" w:rsidRDefault="00071AE7" w:rsidP="00E8479C">
            <w:pPr>
              <w:spacing w:line="480" w:lineRule="auto"/>
              <w:jc w:val="center"/>
              <w:rPr>
                <w:rFonts w:ascii="Times New Roman" w:hAnsi="Times New Roman" w:cs="Times New Roman"/>
                <w:sz w:val="16"/>
              </w:rPr>
            </w:pPr>
            <w:r>
              <w:rPr>
                <w:rFonts w:ascii="Times New Roman" w:hAnsi="Times New Roman" w:cs="Times New Roman"/>
                <w:sz w:val="16"/>
              </w:rPr>
              <w:t>R</w:t>
            </w:r>
            <w:r w:rsidR="00075B5F" w:rsidRPr="00403721">
              <w:rPr>
                <w:rFonts w:ascii="Times New Roman" w:hAnsi="Times New Roman" w:cs="Times New Roman"/>
                <w:sz w:val="16"/>
              </w:rPr>
              <w:t>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18DA4A4E" w:rsidR="00075B5F" w:rsidRPr="00403721" w:rsidRDefault="00D83CCF" w:rsidP="00E8479C">
            <w:pPr>
              <w:spacing w:line="480" w:lineRule="auto"/>
              <w:jc w:val="center"/>
              <w:rPr>
                <w:rFonts w:ascii="Times New Roman" w:hAnsi="Times New Roman" w:cs="Times New Roman"/>
                <w:sz w:val="16"/>
              </w:rPr>
            </w:pPr>
            <w:r>
              <w:rPr>
                <w:rFonts w:ascii="Times New Roman" w:hAnsi="Times New Roman" w:cs="Times New Roman"/>
                <w:sz w:val="16"/>
              </w:rPr>
              <w:t>C</w:t>
            </w:r>
            <w:r w:rsidR="001347D6" w:rsidRPr="001347D6">
              <w:rPr>
                <w:rFonts w:ascii="Times New Roman" w:hAnsi="Times New Roman" w:cs="Times New Roman"/>
                <w:sz w:val="16"/>
              </w:rPr>
              <w:t xml:space="preserve">onvolutional neural network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17E5D838"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r w:rsidR="00D57C6E" w:rsidRPr="00D57C6E">
              <w:rPr>
                <w:rFonts w:ascii="Times New Roman" w:hAnsi="Times New Roman" w:cs="Times New Roman"/>
                <w:sz w:val="22"/>
                <w:vertAlign w:val="superscript"/>
              </w:rPr>
              <w:t>†</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19822A45"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r w:rsidR="00D57C6E" w:rsidRPr="00D57C6E">
              <w:rPr>
                <w:rFonts w:ascii="Times New Roman" w:hAnsi="Times New Roman" w:cs="Times New Roman"/>
                <w:sz w:val="22"/>
                <w:vertAlign w:val="superscript"/>
              </w:rPr>
              <w:t>†</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319C481F"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r w:rsidR="00D57C6E" w:rsidRPr="00D57C6E">
              <w:rPr>
                <w:rFonts w:ascii="Times New Roman" w:hAnsi="Times New Roman" w:cs="Times New Roman"/>
                <w:sz w:val="22"/>
                <w:vertAlign w:val="superscript"/>
              </w:rPr>
              <w:t>†</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5387A9CC"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r w:rsidR="00D57C6E" w:rsidRPr="00D57C6E">
              <w:rPr>
                <w:rFonts w:ascii="Times New Roman" w:hAnsi="Times New Roman" w:cs="Times New Roman"/>
                <w:sz w:val="22"/>
                <w:vertAlign w:val="superscript"/>
              </w:rPr>
              <w:t>†</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72D710A7" w:rsidR="00275484" w:rsidRPr="00D57C6E" w:rsidRDefault="00C81484" w:rsidP="00E8479C">
            <w:pPr>
              <w:spacing w:line="480" w:lineRule="auto"/>
              <w:jc w:val="center"/>
            </w:pPr>
            <w:r>
              <w:rPr>
                <w:rFonts w:ascii="Times New Roman" w:hAnsi="Times New Roman" w:cs="Times New Roman"/>
                <w:sz w:val="16"/>
              </w:rPr>
              <w:t>0.</w:t>
            </w:r>
            <w:r w:rsidR="00701A8E">
              <w:rPr>
                <w:rFonts w:ascii="Times New Roman" w:hAnsi="Times New Roman" w:cs="Times New Roman" w:hint="eastAsia"/>
                <w:sz w:val="16"/>
              </w:rPr>
              <w:t>820</w:t>
            </w:r>
            <w:r w:rsidR="00D57C6E" w:rsidRPr="00D57C6E">
              <w:rPr>
                <w:rFonts w:ascii="Times New Roman" w:hAnsi="Times New Roman" w:cs="Times New Roman"/>
                <w:sz w:val="22"/>
                <w:vertAlign w:val="superscript"/>
              </w:rPr>
              <w:t>†</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210E30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09F1F167" w14:textId="23ABF55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C24979" w:rsidRPr="00C24979">
              <w:rPr>
                <w:rFonts w:ascii="Times New Roman" w:hAnsi="Times New Roman" w:cs="Times New Roman"/>
                <w:sz w:val="22"/>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2BBB87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D57C6E" w:rsidRPr="00D57C6E">
              <w:rPr>
                <w:rFonts w:ascii="Times New Roman" w:hAnsi="Times New Roman" w:cs="Times New Roman"/>
                <w:sz w:val="22"/>
                <w:vertAlign w:val="superscript"/>
              </w:rPr>
              <w:t>‡</w:t>
            </w:r>
          </w:p>
        </w:tc>
        <w:tc>
          <w:tcPr>
            <w:tcW w:w="3079" w:type="dxa"/>
            <w:vAlign w:val="center"/>
          </w:tcPr>
          <w:p w14:paraId="72706EE1" w14:textId="26BE70A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C24979" w:rsidRPr="00C24979">
              <w:rPr>
                <w:rFonts w:ascii="Times New Roman" w:hAnsi="Times New Roman" w:cs="Times New Roman"/>
                <w:sz w:val="22"/>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E76AD00"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56369F80" w14:textId="12298D3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C24979" w:rsidRPr="00C24979">
              <w:rPr>
                <w:rFonts w:ascii="Times New Roman" w:hAnsi="Times New Roman" w:cs="Times New Roman"/>
                <w:sz w:val="22"/>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3078" w:type="dxa"/>
            <w:vAlign w:val="center"/>
          </w:tcPr>
          <w:p w14:paraId="6780009C" w14:textId="63A09CC8"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D57C6E" w:rsidRPr="00D57C6E">
              <w:rPr>
                <w:rFonts w:ascii="Times New Roman" w:hAnsi="Times New Roman" w:cs="Times New Roman"/>
                <w:sz w:val="22"/>
                <w:vertAlign w:val="superscript"/>
              </w:rPr>
              <w:t>‡</w:t>
            </w:r>
          </w:p>
        </w:tc>
        <w:tc>
          <w:tcPr>
            <w:tcW w:w="3079" w:type="dxa"/>
            <w:vAlign w:val="center"/>
          </w:tcPr>
          <w:p w14:paraId="20DA8669" w14:textId="4E22771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C24979" w:rsidRPr="00C24979">
              <w:rPr>
                <w:rFonts w:ascii="Times New Roman" w:hAnsi="Times New Roman" w:cs="Times New Roman"/>
                <w:sz w:val="22"/>
                <w:vertAlign w:val="superscript"/>
              </w:rPr>
              <w:t>§</w:t>
            </w:r>
          </w:p>
        </w:tc>
      </w:tr>
    </w:tbl>
    <w:p w14:paraId="1D2BA622" w14:textId="16405383" w:rsidR="00075B5F" w:rsidRPr="00403721" w:rsidRDefault="00535D5C" w:rsidP="00075B5F">
      <w:pPr>
        <w:spacing w:line="48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value of </w:t>
      </w:r>
      <w:r w:rsidR="001755D1">
        <w:rPr>
          <w:rFonts w:ascii="Times New Roman" w:hAnsi="Times New Roman" w:cs="Times New Roman"/>
          <w:sz w:val="22"/>
        </w:rPr>
        <w:t>results of electro-diagnosis by 6 physicians</w:t>
      </w:r>
      <w:r w:rsidR="00075B5F" w:rsidRPr="00403721">
        <w:rPr>
          <w:rFonts w:ascii="Times New Roman" w:hAnsi="Times New Roman" w:cs="Times New Roman"/>
          <w:sz w:val="22"/>
        </w:rPr>
        <w:t>.</w:t>
      </w:r>
    </w:p>
    <w:p w14:paraId="2E91188E" w14:textId="53511879" w:rsidR="00075B5F" w:rsidRDefault="00535D5C" w:rsidP="00535D5C">
      <w:pPr>
        <w:spacing w:line="480" w:lineRule="auto"/>
        <w:rPr>
          <w:rFonts w:ascii="Times New Roman"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Pr>
          <w:rFonts w:ascii="Times New Roman" w:hAnsi="Times New Roman" w:cs="Times New Roman"/>
          <w:sz w:val="22"/>
        </w:rPr>
        <w:t xml:space="preserve">Weighted average </w:t>
      </w:r>
      <w:r w:rsidR="00793AD7">
        <w:rPr>
          <w:rFonts w:ascii="Times New Roman" w:hAnsi="Times New Roman" w:cs="Times New Roman"/>
          <w:sz w:val="22"/>
        </w:rPr>
        <w:t>value of classification results</w:t>
      </w:r>
      <w:r>
        <w:rPr>
          <w:rFonts w:ascii="Times New Roman" w:hAnsi="Times New Roman" w:cs="Times New Roman"/>
          <w:sz w:val="22"/>
        </w:rPr>
        <w:t xml:space="preserve"> </w:t>
      </w:r>
      <w:r w:rsidR="00793AD7">
        <w:rPr>
          <w:rFonts w:ascii="Times New Roman" w:hAnsi="Times New Roman" w:cs="Times New Roman"/>
          <w:sz w:val="22"/>
        </w:rPr>
        <w:t>considering different number of subjects for each myopathy, neuropathy, and normal group.</w:t>
      </w:r>
      <w:r>
        <w:rPr>
          <w:rFonts w:ascii="Times New Roman" w:hAnsi="Times New Roman" w:cs="Times New Roman"/>
          <w:sz w:val="22"/>
        </w:rPr>
        <w:t xml:space="preserve"> </w:t>
      </w:r>
    </w:p>
    <w:p w14:paraId="79F758F6" w14:textId="71FD48AE" w:rsidR="00535D5C" w:rsidRPr="00535D5C" w:rsidRDefault="00535D5C" w:rsidP="00075B5F">
      <w:pPr>
        <w:spacing w:line="480" w:lineRule="auto"/>
        <w:rPr>
          <w:rFonts w:ascii="Times New Roman" w:hAnsi="Times New Roman" w:cs="Times New Roman"/>
          <w:sz w:val="22"/>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w:t>
      </w:r>
    </w:p>
    <w:p w14:paraId="2498BCA3" w14:textId="61A387F4" w:rsidR="00334764" w:rsidRDefault="00535D5C" w:rsidP="00A87817">
      <w:pPr>
        <w:spacing w:line="480" w:lineRule="auto"/>
        <w:rPr>
          <w:rFonts w:ascii="Times New Roman" w:hAnsi="Times New Roman" w:cs="Times New Roman"/>
          <w:sz w:val="22"/>
        </w:rPr>
      </w:pPr>
      <w:r>
        <w:rPr>
          <w:rFonts w:ascii="Times New Roman" w:hAnsi="Times New Roman" w:cs="Times New Roman"/>
          <w:sz w:val="22"/>
        </w:rPr>
        <w:t xml:space="preserve">§ </w:t>
      </w:r>
      <w:r w:rsidR="00075B5F" w:rsidRPr="00403721">
        <w:rPr>
          <w:rFonts w:ascii="Times New Roman" w:hAnsi="Times New Roman" w:cs="Times New Roman"/>
          <w:sz w:val="22"/>
        </w:rPr>
        <w:t>Fleiss κ value between</w:t>
      </w:r>
      <w:r w:rsidR="00A0297D">
        <w:rPr>
          <w:rFonts w:ascii="Times New Roman" w:hAnsi="Times New Roman" w:cs="Times New Roman"/>
          <w:sz w:val="22"/>
        </w:rPr>
        <w:t xml:space="preserve">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 and</w:t>
      </w:r>
      <w:r w:rsidR="00075B5F" w:rsidRPr="00403721">
        <w:rPr>
          <w:rFonts w:ascii="Times New Roman" w:hAnsi="Times New Roman" w:cs="Times New Roman"/>
          <w:sz w:val="22"/>
        </w:rPr>
        <w:t xml:space="preserve"> </w:t>
      </w:r>
      <w:r w:rsidR="00DA5E06">
        <w:rPr>
          <w:rFonts w:ascii="Times New Roman" w:hAnsi="Times New Roman" w:cs="Times New Roman"/>
          <w:sz w:val="22"/>
        </w:rPr>
        <w:t xml:space="preserve">those of the </w:t>
      </w:r>
      <w:r w:rsidR="00A0297D">
        <w:rPr>
          <w:rFonts w:ascii="Times New Roman" w:hAnsi="Times New Roman" w:cs="Times New Roman"/>
          <w:sz w:val="22"/>
        </w:rPr>
        <w:t>convolutional neural network algorithm</w:t>
      </w:r>
      <w:r w:rsidR="00F21A89">
        <w:rPr>
          <w:rFonts w:ascii="Times New Roman" w:hAnsi="Times New Roman" w:cs="Times New Roman"/>
          <w:sz w:val="22"/>
        </w:rPr>
        <w:t>.</w:t>
      </w:r>
    </w:p>
    <w:p w14:paraId="59A3782D" w14:textId="77777777" w:rsidR="00334764" w:rsidRPr="00334764" w:rsidRDefault="00334764" w:rsidP="00A87817">
      <w:pPr>
        <w:spacing w:line="480" w:lineRule="auto"/>
        <w:rPr>
          <w:rFonts w:ascii="Times New Roman" w:hAnsi="Times New Roman" w:cs="Times New Roman"/>
          <w:sz w:val="22"/>
        </w:rPr>
      </w:pPr>
    </w:p>
    <w:p w14:paraId="3D9A0E48" w14:textId="5C45A000" w:rsidR="00334764" w:rsidRPr="007E1AF1" w:rsidRDefault="00760792" w:rsidP="00A87817">
      <w:pPr>
        <w:spacing w:line="480" w:lineRule="auto"/>
        <w:rPr>
          <w:rFonts w:ascii="Times New Roman" w:hAnsi="Times New Roman" w:cs="Times New Roman"/>
          <w:sz w:val="22"/>
        </w:rPr>
      </w:pPr>
      <w:r>
        <w:rPr>
          <w:rFonts w:ascii="Times New Roman" w:hAnsi="Times New Roman" w:cs="Times New Roman"/>
          <w:sz w:val="22"/>
        </w:rPr>
        <w:t>ROC</w:t>
      </w:r>
      <w:r w:rsidR="00524F12">
        <w:rPr>
          <w:rFonts w:ascii="Times New Roman" w:hAnsi="Times New Roman" w:cs="Times New Roman"/>
          <w:sz w:val="22"/>
        </w:rPr>
        <w:t xml:space="preserve"> curves and precision-recall curves </w:t>
      </w:r>
      <w:r w:rsidR="007C5921">
        <w:rPr>
          <w:rFonts w:ascii="Times New Roman" w:hAnsi="Times New Roman" w:cs="Times New Roman"/>
          <w:sz w:val="22"/>
        </w:rPr>
        <w:t xml:space="preserve">were depicted </w:t>
      </w:r>
      <w:r w:rsidR="00524F12">
        <w:rPr>
          <w:rFonts w:ascii="Times New Roman" w:hAnsi="Times New Roman" w:cs="Times New Roman"/>
          <w:sz w:val="22"/>
        </w:rPr>
        <w:t xml:space="preserve">for the </w:t>
      </w:r>
      <w:r w:rsidR="007C5921">
        <w:rPr>
          <w:rFonts w:ascii="Times New Roman" w:hAnsi="Times New Roman" w:cs="Times New Roman"/>
          <w:sz w:val="22"/>
        </w:rPr>
        <w:t xml:space="preserve">prediction </w:t>
      </w:r>
      <w:r w:rsidR="00524F12">
        <w:rPr>
          <w:rFonts w:ascii="Times New Roman" w:hAnsi="Times New Roman" w:cs="Times New Roman"/>
          <w:sz w:val="22"/>
        </w:rPr>
        <w:t>of myopa</w:t>
      </w:r>
      <w:r w:rsidR="007C5921">
        <w:rPr>
          <w:rFonts w:ascii="Times New Roman" w:hAnsi="Times New Roman" w:cs="Times New Roman"/>
          <w:sz w:val="22"/>
        </w:rPr>
        <w:t>thy, neuropathy, and normal;</w:t>
      </w:r>
      <w:r w:rsidR="00524F12">
        <w:rPr>
          <w:rFonts w:ascii="Times New Roman" w:hAnsi="Times New Roman" w:cs="Times New Roman"/>
          <w:sz w:val="22"/>
        </w:rPr>
        <w:t xml:space="preserve"> </w:t>
      </w:r>
      <w:r w:rsidR="007C5921">
        <w:rPr>
          <w:rFonts w:ascii="Times New Roman" w:hAnsi="Times New Roman" w:cs="Times New Roman"/>
          <w:sz w:val="22"/>
        </w:rPr>
        <w:t>for comparison, i</w:t>
      </w:r>
      <w:r w:rsidR="008602A0">
        <w:rPr>
          <w:rFonts w:ascii="Times New Roman" w:hAnsi="Times New Roman" w:cs="Times New Roman"/>
          <w:sz w:val="22"/>
        </w:rPr>
        <w:t>ndividual physician per</w:t>
      </w:r>
      <w:r w:rsidR="00B02A02">
        <w:rPr>
          <w:rFonts w:ascii="Times New Roman" w:hAnsi="Times New Roman" w:cs="Times New Roman"/>
          <w:sz w:val="22"/>
        </w:rPr>
        <w:t>formance and averaged physician</w:t>
      </w:r>
      <w:r w:rsidR="008602A0">
        <w:rPr>
          <w:rFonts w:ascii="Times New Roman" w:hAnsi="Times New Roman" w:cs="Times New Roman"/>
          <w:sz w:val="22"/>
        </w:rPr>
        <w:t xml:space="preserve"> performance are depicted on the same figure</w:t>
      </w:r>
      <w:r w:rsidR="005C0080">
        <w:rPr>
          <w:rFonts w:ascii="Times New Roman" w:hAnsi="Times New Roman" w:cs="Times New Roman"/>
          <w:sz w:val="22"/>
        </w:rPr>
        <w:t>. Based on the results</w:t>
      </w:r>
      <w:r w:rsidR="00571857">
        <w:rPr>
          <w:rFonts w:ascii="Times New Roman" w:hAnsi="Times New Roman" w:cs="Times New Roman"/>
          <w:sz w:val="22"/>
        </w:rPr>
        <w:t xml:space="preserve"> showing</w:t>
      </w:r>
      <w:r w:rsidR="005C0080">
        <w:rPr>
          <w:rFonts w:ascii="Times New Roman" w:hAnsi="Times New Roman" w:cs="Times New Roman"/>
          <w:sz w:val="22"/>
        </w:rPr>
        <w:t xml:space="preserve"> on figure,</w:t>
      </w:r>
      <w:r w:rsidR="00571857">
        <w:rPr>
          <w:rFonts w:ascii="Times New Roman" w:hAnsi="Times New Roman" w:cs="Times New Roman"/>
          <w:sz w:val="22"/>
        </w:rPr>
        <w:t xml:space="preserve"> CNN algorithm </w:t>
      </w:r>
      <w:r w:rsidR="005C0080">
        <w:rPr>
          <w:rFonts w:ascii="Times New Roman" w:hAnsi="Times New Roman" w:cs="Times New Roman"/>
          <w:sz w:val="22"/>
        </w:rPr>
        <w:t>is likely to exceed</w:t>
      </w:r>
      <w:r w:rsidR="00571857">
        <w:rPr>
          <w:rFonts w:ascii="Times New Roman" w:hAnsi="Times New Roman" w:cs="Times New Roman"/>
          <w:sz w:val="22"/>
        </w:rPr>
        <w:t xml:space="preserve"> the averaged physicians’ performance for all group</w:t>
      </w:r>
      <w:r w:rsidR="00334764">
        <w:rPr>
          <w:rFonts w:ascii="Times New Roman" w:hAnsi="Times New Roman" w:cs="Times New Roman"/>
          <w:sz w:val="22"/>
        </w:rPr>
        <w:t>. (Fig</w:t>
      </w:r>
      <w:r w:rsidR="00910F9B">
        <w:rPr>
          <w:rFonts w:ascii="Times New Roman" w:hAnsi="Times New Roman" w:cs="Times New Roman"/>
          <w:sz w:val="22"/>
        </w:rPr>
        <w:t>.</w:t>
      </w:r>
      <w:r w:rsidR="005017F6">
        <w:rPr>
          <w:rFonts w:ascii="Times New Roman" w:hAnsi="Times New Roman" w:cs="Times New Roman"/>
          <w:sz w:val="22"/>
        </w:rPr>
        <w:t xml:space="preserve"> 1</w:t>
      </w:r>
      <w:r w:rsidR="00334764">
        <w:rPr>
          <w:rFonts w:ascii="Times New Roman" w:hAnsi="Times New Roman" w:cs="Times New Roman"/>
          <w:sz w:val="22"/>
        </w:rPr>
        <w:t>)</w:t>
      </w:r>
      <w:r w:rsidR="007E1AF1">
        <w:rPr>
          <w:rFonts w:ascii="Times New Roman" w:hAnsi="Times New Roman" w:cs="Times New Roman"/>
          <w:sz w:val="22"/>
        </w:rPr>
        <w:t xml:space="preserve"> Area under receiver operating characteristic curve on myopathy, neuropathy, and normal are 0.898, 0.840, and 0.948, respectively</w:t>
      </w:r>
    </w:p>
    <w:p w14:paraId="04C61C64" w14:textId="77777777" w:rsidR="00DF502A" w:rsidRDefault="00DF502A" w:rsidP="00A87817">
      <w:pPr>
        <w:spacing w:line="480" w:lineRule="auto"/>
        <w:rPr>
          <w:rFonts w:ascii="Times New Roman" w:hAnsi="Times New Roman" w:cs="Times New Roman"/>
          <w:sz w:val="22"/>
        </w:rPr>
      </w:pPr>
    </w:p>
    <w:p w14:paraId="1C1E88D7" w14:textId="41777963" w:rsidR="00EC38DD" w:rsidRPr="00EC38DD" w:rsidRDefault="00EC38DD" w:rsidP="00A87817">
      <w:pPr>
        <w:spacing w:line="480" w:lineRule="auto"/>
        <w:rPr>
          <w:rFonts w:ascii="Times New Roman" w:hAnsi="Times New Roman" w:cs="Times New Roman"/>
          <w:sz w:val="22"/>
        </w:rPr>
      </w:pPr>
      <w:r>
        <w:rPr>
          <w:rFonts w:ascii="Times New Roman" w:hAnsi="Times New Roman" w:cs="Times New Roman" w:hint="eastAsia"/>
          <w:sz w:val="22"/>
        </w:rPr>
        <w:t xml:space="preserve">Figure </w:t>
      </w:r>
      <w:r w:rsidR="005017F6">
        <w:rPr>
          <w:rFonts w:ascii="Times New Roman" w:hAnsi="Times New Roman" w:cs="Times New Roman"/>
          <w:sz w:val="22"/>
        </w:rPr>
        <w:t>1</w:t>
      </w:r>
      <w:r>
        <w:rPr>
          <w:rFonts w:ascii="Times New Roman" w:hAnsi="Times New Roman" w:cs="Times New Roman" w:hint="eastAsia"/>
          <w:sz w:val="22"/>
        </w:rPr>
        <w:t xml:space="preserve">. </w:t>
      </w:r>
      <w:r>
        <w:rPr>
          <w:rFonts w:ascii="Times New Roman" w:hAnsi="Times New Roman" w:cs="Times New Roman"/>
          <w:sz w:val="22"/>
        </w:rPr>
        <w:t>ROC and precision-recall curves.</w:t>
      </w:r>
    </w:p>
    <w:p w14:paraId="48576BCC" w14:textId="0D47EE52" w:rsidR="00312933" w:rsidRDefault="00096DFB" w:rsidP="00A8781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B8E7A50" wp14:editId="498FDA0C">
            <wp:extent cx="5731510" cy="3836035"/>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 ROC and precision-recall cur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36035"/>
                    </a:xfrm>
                    <a:prstGeom prst="rect">
                      <a:avLst/>
                    </a:prstGeom>
                  </pic:spPr>
                </pic:pic>
              </a:graphicData>
            </a:graphic>
          </wp:inline>
        </w:drawing>
      </w:r>
    </w:p>
    <w:p w14:paraId="024BB50A" w14:textId="41FD14C7"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 was</w:t>
      </w:r>
      <w:r w:rsidR="00D5358A">
        <w:rPr>
          <w:rFonts w:ascii="Times New Roman" w:hAnsi="Times New Roman" w:cs="Times New Roman"/>
          <w:sz w:val="22"/>
        </w:rPr>
        <w:t xml:space="preserve"> calculated for myopathy, neuropathy, and normal. </w:t>
      </w:r>
    </w:p>
    <w:p w14:paraId="4BF9F26B" w14:textId="5A2BCC5C"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B</w:t>
      </w:r>
      <w:r w:rsidR="00D5358A">
        <w:rPr>
          <w:rFonts w:ascii="Times New Roman" w:hAnsi="Times New Roman" w:cs="Times New Roman"/>
          <w:sz w:val="22"/>
        </w:rPr>
        <w:t xml:space="preserve">. </w:t>
      </w:r>
      <w:r w:rsidR="00BA6A58">
        <w:rPr>
          <w:rFonts w:ascii="Times New Roman" w:hAnsi="Times New Roman" w:cs="Times New Roman"/>
          <w:sz w:val="22"/>
        </w:rPr>
        <w:t>Precision-recall were</w:t>
      </w:r>
      <w:r w:rsidR="00D5358A">
        <w:rPr>
          <w:rFonts w:ascii="Times New Roman" w:hAnsi="Times New Roman" w:cs="Times New Roman"/>
          <w:sz w:val="22"/>
        </w:rPr>
        <w:t xml:space="preserve"> calculated for myopathy, neuropathy, and normal. </w:t>
      </w:r>
    </w:p>
    <w:p w14:paraId="317F4548" w14:textId="2B5066E4"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574E6B">
        <w:rPr>
          <w:rFonts w:ascii="Times New Roman" w:hAnsi="Times New Roman" w:cs="Times New Roman"/>
          <w:sz w:val="22"/>
        </w:rPr>
        <w:t>color</w:t>
      </w:r>
      <w:r w:rsidR="009C659A">
        <w:rPr>
          <w:rFonts w:ascii="Times New Roman" w:hAnsi="Times New Roman" w:cs="Times New Roman"/>
          <w:sz w:val="22"/>
        </w:rPr>
        <w:t>ed 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50564D67" w:rsidR="002936C6" w:rsidRDefault="00FF3586" w:rsidP="002936C6">
      <w:pPr>
        <w:spacing w:line="480" w:lineRule="auto"/>
        <w:jc w:val="left"/>
        <w:rPr>
          <w:rFonts w:ascii="Times New Roman" w:hAnsi="Times New Roman" w:cs="Times New Roman"/>
          <w:sz w:val="22"/>
        </w:rPr>
      </w:pPr>
      <w:r>
        <w:rPr>
          <w:rFonts w:ascii="Times New Roman" w:hAnsi="Times New Roman" w:cs="Times New Roman"/>
          <w:sz w:val="22"/>
        </w:rPr>
        <w:t>The prediction accuracies</w:t>
      </w:r>
      <w:r w:rsidR="00E44E14">
        <w:rPr>
          <w:rFonts w:ascii="Times New Roman" w:hAnsi="Times New Roman" w:cs="Times New Roman"/>
          <w:sz w:val="22"/>
        </w:rPr>
        <w:t xml:space="preserve"> of this</w:t>
      </w:r>
      <w:r>
        <w:rPr>
          <w:rFonts w:ascii="Times New Roman" w:hAnsi="Times New Roman" w:cs="Times New Roman"/>
          <w:sz w:val="22"/>
        </w:rPr>
        <w:t xml:space="preserve"> CNN algorithm and physicians were calculated by dividing by group after excluding </w:t>
      </w:r>
      <w:r w:rsidR="00A757D1">
        <w:rPr>
          <w:rFonts w:ascii="Times New Roman" w:hAnsi="Times New Roman" w:cs="Times New Roman"/>
          <w:sz w:val="22"/>
        </w:rPr>
        <w:t xml:space="preserve">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Pr>
          <w:rFonts w:ascii="Times New Roman" w:hAnsi="Times New Roman" w:cs="Times New Roman"/>
          <w:sz w:val="22"/>
        </w:rPr>
        <w:t>, and those 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w:t>
      </w:r>
      <w:r w:rsidR="0014502F">
        <w:rPr>
          <w:rFonts w:ascii="Times New Roman" w:hAnsi="Times New Roman" w:cs="Times New Roman"/>
          <w:sz w:val="22"/>
        </w:rPr>
        <w:t>divided into</w:t>
      </w:r>
      <w:r w:rsidR="00A21F2D" w:rsidRPr="00403721">
        <w:rPr>
          <w:rFonts w:ascii="Times New Roman" w:hAnsi="Times New Roman" w:cs="Times New Roman"/>
          <w:sz w:val="22"/>
        </w:rPr>
        <w:t xml:space="preserve"> each </w:t>
      </w:r>
      <w:r w:rsidR="00395D50">
        <w:rPr>
          <w:rFonts w:ascii="Times New Roman" w:hAnsi="Times New Roman" w:cs="Times New Roman"/>
          <w:sz w:val="22"/>
        </w:rPr>
        <w:t>group</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E44E14">
        <w:rPr>
          <w:rFonts w:ascii="Times New Roman" w:hAnsi="Times New Roman" w:cs="Times New Roman"/>
          <w:sz w:val="22"/>
        </w:rPr>
        <w:t>The prediction accuracy of CNN algorithm and physicians divided by group are as follows</w:t>
      </w:r>
      <w:r w:rsidR="00FA01DF">
        <w:rPr>
          <w:rFonts w:ascii="Times New Roman" w:hAnsi="Times New Roman" w:cs="Times New Roman"/>
          <w:sz w:val="22"/>
        </w:rPr>
        <w:t xml:space="preserve">; </w:t>
      </w:r>
      <w:r w:rsidR="00FC7F0C">
        <w:rPr>
          <w:rFonts w:ascii="Times New Roman" w:hAnsi="Times New Roman" w:cs="Times New Roman"/>
          <w:sz w:val="22"/>
        </w:rPr>
        <w:t xml:space="preserve">the former and latter results for myopathy, neuropathy, and normal were </w:t>
      </w:r>
      <w:r w:rsidR="00FC7F0C">
        <w:rPr>
          <w:rFonts w:ascii="Times New Roman" w:eastAsia="맑은 고딕" w:hAnsi="Times New Roman" w:cs="Times New Roman"/>
          <w:sz w:val="22"/>
        </w:rPr>
        <w:t>80.70%</w:t>
      </w:r>
      <w:r w:rsidR="008E7EBE">
        <w:rPr>
          <w:rFonts w:ascii="Times New Roman" w:eastAsia="맑은 고딕" w:hAnsi="Times New Roman" w:cs="Times New Roman"/>
          <w:sz w:val="22"/>
        </w:rPr>
        <w:t>±2.48</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 76.47</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0.00</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w:t>
      </w:r>
      <w:r w:rsidR="009B7104">
        <w:rPr>
          <w:rFonts w:ascii="Times New Roman" w:eastAsia="맑은 고딕" w:hAnsi="Times New Roman" w:cs="Times New Roman"/>
          <w:sz w:val="22"/>
        </w:rPr>
        <w:t xml:space="preserve"> </w:t>
      </w:r>
      <w:r w:rsidR="008E7EBE">
        <w:rPr>
          <w:rFonts w:ascii="Times New Roman" w:eastAsia="맑은 고딕" w:hAnsi="Times New Roman" w:cs="Times New Roman"/>
          <w:sz w:val="22"/>
        </w:rPr>
        <w:t>90.48</w:t>
      </w:r>
      <w:r w:rsidR="00FC7F0C">
        <w:rPr>
          <w:rFonts w:ascii="Times New Roman" w:eastAsia="맑은 고딕" w:hAnsi="Times New Roman" w:cs="Times New Roman"/>
          <w:sz w:val="22"/>
        </w:rPr>
        <w:t>%</w:t>
      </w:r>
      <w:r w:rsidR="009B7104">
        <w:rPr>
          <w:rFonts w:ascii="Times New Roman" w:eastAsia="맑은 고딕" w:hAnsi="Times New Roman" w:cs="Times New Roman"/>
          <w:sz w:val="22"/>
        </w:rPr>
        <w:t>±</w:t>
      </w:r>
      <w:r w:rsidR="008E7EBE">
        <w:rPr>
          <w:rFonts w:ascii="Times New Roman" w:eastAsia="맑은 고딕" w:hAnsi="Times New Roman" w:cs="Times New Roman"/>
          <w:sz w:val="22"/>
        </w:rPr>
        <w:t>3.37</w:t>
      </w:r>
      <w:r w:rsidR="00FC7F0C">
        <w:rPr>
          <w:rFonts w:ascii="Times New Roman" w:eastAsia="맑은 고딕" w:hAnsi="Times New Roman" w:cs="Times New Roman"/>
          <w:sz w:val="22"/>
        </w:rPr>
        <w:t>% and 46.49%±13.04%, 79.41%±2.94%, 32.14%±12.20%, respectively</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205E3">
        <w:rPr>
          <w:rFonts w:ascii="Times New Roman" w:hAnsi="Times New Roman" w:cs="Times New Roman"/>
          <w:sz w:val="22"/>
        </w:rPr>
        <w:t>Fig.</w:t>
      </w:r>
      <w:r w:rsidR="00D914F6">
        <w:rPr>
          <w:rFonts w:ascii="Times New Roman" w:hAnsi="Times New Roman" w:cs="Times New Roman"/>
          <w:sz w:val="22"/>
        </w:rPr>
        <w:t xml:space="preserv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r w:rsidR="002936C6">
        <w:rPr>
          <w:rFonts w:ascii="Times New Roman" w:hAnsi="Times New Roman" w:cs="Times New Roman"/>
          <w:sz w:val="22"/>
        </w:rPr>
        <w:t>T</w:t>
      </w:r>
      <w:r w:rsidR="002936C6">
        <w:rPr>
          <w:rFonts w:ascii="Times New Roman" w:hAnsi="Times New Roman" w:cs="Times New Roman" w:hint="eastAsia"/>
          <w:sz w:val="22"/>
        </w:rPr>
        <w:t xml:space="preserve">he </w:t>
      </w:r>
      <w:r w:rsidR="002936C6">
        <w:rPr>
          <w:rFonts w:ascii="Times New Roman" w:hAnsi="Times New Roman" w:cs="Times New Roman"/>
          <w:sz w:val="22"/>
        </w:rPr>
        <w:t xml:space="preserve">prediction accuracies increased more when the information about the muscle location was also included than when it was not included. (S1 </w:t>
      </w:r>
      <w:r w:rsidR="002936C6">
        <w:rPr>
          <w:rFonts w:ascii="Times New Roman" w:hAnsi="Times New Roman" w:cs="Times New Roman"/>
          <w:sz w:val="22"/>
        </w:rPr>
        <w:lastRenderedPageBreak/>
        <w:t>Table)</w:t>
      </w:r>
    </w:p>
    <w:p w14:paraId="60F49615" w14:textId="4823F0A6" w:rsidR="00A80CDE" w:rsidRPr="00403721" w:rsidRDefault="00A80CDE" w:rsidP="00EE49C7">
      <w:pPr>
        <w:spacing w:line="480" w:lineRule="auto"/>
        <w:rPr>
          <w:rFonts w:ascii="Times New Roman" w:hAnsi="Times New Roman" w:cs="Times New Roman"/>
          <w:sz w:val="22"/>
        </w:rPr>
      </w:pPr>
    </w:p>
    <w:p w14:paraId="7D737B7A" w14:textId="34389888" w:rsidR="0036766A"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BD616D">
        <w:rPr>
          <w:rFonts w:ascii="Times New Roman" w:hAnsi="Times New Roman" w:cs="Times New Roman"/>
          <w:sz w:val="22"/>
        </w:rPr>
        <w:t>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w:t>
      </w:r>
      <w:r w:rsidR="0042348E">
        <w:rPr>
          <w:rFonts w:ascii="Times New Roman" w:hAnsi="Times New Roman" w:cs="Times New Roman"/>
          <w:sz w:val="22"/>
        </w:rPr>
        <w:t>prediction</w:t>
      </w:r>
      <w:r w:rsidR="006D0509" w:rsidRPr="00F34470">
        <w:rPr>
          <w:rFonts w:ascii="Times New Roman" w:hAnsi="Times New Roman" w:cs="Times New Roman"/>
          <w:sz w:val="22"/>
        </w:rPr>
        <w:t xml:space="preserve">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w:t>
      </w:r>
      <w:r w:rsidR="006C3CB5">
        <w:rPr>
          <w:rFonts w:ascii="Times New Roman" w:hAnsi="Times New Roman" w:cs="Times New Roman"/>
          <w:sz w:val="22"/>
        </w:rPr>
        <w:t xml:space="preserve">convolutional neural network </w:t>
      </w:r>
      <w:r w:rsidR="006D0509" w:rsidRPr="00F34470">
        <w:rPr>
          <w:rFonts w:ascii="Times New Roman" w:hAnsi="Times New Roman" w:cs="Times New Roman"/>
          <w:sz w:val="22"/>
        </w:rPr>
        <w:t xml:space="preserve">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p>
    <w:p w14:paraId="1D3EC8BE" w14:textId="224FED78" w:rsidR="0036766A" w:rsidRDefault="0036766A"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F55DD1F" wp14:editId="78EEB3F8">
            <wp:extent cx="5731510" cy="256159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confusion 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18C5C413" w14:textId="77777777" w:rsidR="00202780" w:rsidRDefault="00D9288C" w:rsidP="00B769F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this convolutional neural network and those averaged of 6 physicians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r>
        <w:rPr>
          <w:rFonts w:ascii="Times New Roman" w:hAnsi="Times New Roman" w:cs="Times New Roman"/>
          <w:sz w:val="22"/>
        </w:rPr>
        <w:t xml:space="preserve"> </w:t>
      </w:r>
    </w:p>
    <w:p w14:paraId="3193EDDE" w14:textId="148BF76A"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A. </w:t>
      </w:r>
      <w:r w:rsidR="001D68D4">
        <w:rPr>
          <w:rFonts w:ascii="Times New Roman" w:hAnsi="Times New Roman" w:cs="Times New Roman"/>
          <w:sz w:val="22"/>
        </w:rPr>
        <w:t>Averaged a</w:t>
      </w:r>
      <w:r w:rsidR="00202780">
        <w:rPr>
          <w:rFonts w:ascii="Times New Roman" w:hAnsi="Times New Roman" w:cs="Times New Roman"/>
          <w:sz w:val="22"/>
        </w:rPr>
        <w:t xml:space="preserve">ccuracy of </w:t>
      </w:r>
      <w:r>
        <w:rPr>
          <w:rFonts w:ascii="Times New Roman" w:hAnsi="Times New Roman" w:cs="Times New Roman"/>
          <w:sz w:val="22"/>
        </w:rPr>
        <w:t xml:space="preserve">physician </w:t>
      </w:r>
      <w:r w:rsidR="00202780">
        <w:rPr>
          <w:rFonts w:ascii="Times New Roman" w:hAnsi="Times New Roman" w:cs="Times New Roman"/>
          <w:sz w:val="22"/>
        </w:rPr>
        <w:t>electro-diagnosis divided into each diagnosis</w:t>
      </w:r>
    </w:p>
    <w:p w14:paraId="66EC3E8E" w14:textId="28A3738E"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B. </w:t>
      </w:r>
      <w:r w:rsidR="00202780">
        <w:rPr>
          <w:rFonts w:ascii="Times New Roman" w:hAnsi="Times New Roman" w:cs="Times New Roman"/>
          <w:sz w:val="22"/>
        </w:rPr>
        <w:t xml:space="preserve">Accuracy of </w:t>
      </w:r>
      <w:r w:rsidR="00EA4220">
        <w:rPr>
          <w:rFonts w:ascii="Times New Roman" w:hAnsi="Times New Roman" w:cs="Times New Roman"/>
          <w:sz w:val="22"/>
        </w:rPr>
        <w:t>current c</w:t>
      </w:r>
      <w:r>
        <w:rPr>
          <w:rFonts w:ascii="Times New Roman" w:hAnsi="Times New Roman" w:cs="Times New Roman"/>
          <w:sz w:val="22"/>
        </w:rPr>
        <w:t xml:space="preserve">onvolutional neural network </w:t>
      </w:r>
      <w:r w:rsidR="00202780">
        <w:rPr>
          <w:rFonts w:ascii="Times New Roman" w:hAnsi="Times New Roman" w:cs="Times New Roman"/>
          <w:sz w:val="22"/>
        </w:rPr>
        <w:t>algorithm divided into each diagnosis</w:t>
      </w:r>
    </w:p>
    <w:p w14:paraId="31FAFDCF" w14:textId="77777777" w:rsidR="00202780" w:rsidRPr="00403721" w:rsidRDefault="00202780" w:rsidP="00B769F0">
      <w:pPr>
        <w:spacing w:line="480" w:lineRule="auto"/>
        <w:rPr>
          <w:rFonts w:ascii="Times New Roman" w:hAnsi="Times New Roman" w:cs="Times New Roman"/>
          <w:sz w:val="22"/>
        </w:rPr>
      </w:pPr>
    </w:p>
    <w:p w14:paraId="54EAF4CC" w14:textId="78AF96C8" w:rsidR="00BD5326" w:rsidRPr="00403721" w:rsidRDefault="00BD5326" w:rsidP="00BD5326">
      <w:pPr>
        <w:spacing w:line="480" w:lineRule="auto"/>
        <w:jc w:val="left"/>
        <w:rPr>
          <w:rFonts w:ascii="Times New Roman" w:hAnsi="Times New Roman" w:cs="Times New Roman"/>
          <w:sz w:val="22"/>
        </w:rPr>
      </w:pPr>
      <w:r>
        <w:rPr>
          <w:rFonts w:ascii="Times New Roman" w:hAnsi="Times New Roman" w:cs="Times New Roman"/>
          <w:sz w:val="22"/>
        </w:rPr>
        <w:t xml:space="preserve">The cases which CNN algorithm predicted wrongly were analyzed, and among them, there were cases that CNN algorithm predicted incorrectly but more than two-thirds of the physicians predicted correctly as well as cases that both the physicians and CNN algorithm predicted incorrectly. Among the former, cases in which normal was mispredicted as neuropathy accounted for the most (50%), and those in which normal was mispredicted as myopathy as well as those in which neuropathy was mispredicted as myopathy accounted for 25%, respectively; among the latter, those in which myopathy was mispredicted as normal or neuropathy plus those in which neuropathy was </w:t>
      </w:r>
      <w:r>
        <w:rPr>
          <w:rFonts w:ascii="Times New Roman" w:hAnsi="Times New Roman" w:cs="Times New Roman"/>
          <w:sz w:val="22"/>
        </w:rPr>
        <w:lastRenderedPageBreak/>
        <w:t>mispredicted as myopathy or normal accounted for 42.86%, respectively, and those where neuropathy was mispredicted as myopathy or normal accounted for 14.28%. The examples of aforementioned</w:t>
      </w:r>
      <w:r w:rsidR="00A86A0F">
        <w:rPr>
          <w:rFonts w:ascii="Times New Roman" w:hAnsi="Times New Roman" w:cs="Times New Roman"/>
          <w:sz w:val="22"/>
        </w:rPr>
        <w:t xml:space="preserve"> waveform are shown in S3</w:t>
      </w:r>
      <w:r>
        <w:rPr>
          <w:rFonts w:ascii="Times New Roman" w:hAnsi="Times New Roman" w:cs="Times New Roman"/>
          <w:sz w:val="22"/>
        </w:rPr>
        <w:t xml:space="preserve"> Figure.</w:t>
      </w:r>
    </w:p>
    <w:p w14:paraId="72C3F973" w14:textId="4E1FA51F"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The waveform crea</w:t>
      </w:r>
      <w:r w:rsidR="000A0613">
        <w:rPr>
          <w:rFonts w:ascii="Times New Roman" w:hAnsi="Times New Roman" w:cs="Times New Roman"/>
          <w:sz w:val="22"/>
        </w:rPr>
        <w:t>t</w:t>
      </w:r>
      <w:r>
        <w:rPr>
          <w:rFonts w:ascii="Times New Roman" w:hAnsi="Times New Roman" w:cs="Times New Roman"/>
          <w:sz w:val="22"/>
        </w:rPr>
        <w:t>ed based on the learned features through CNN algorithm was similar to the typical waveforms of myopathy, neuropathy, and normal</w:t>
      </w:r>
      <w:r w:rsidR="00F4475B"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00F4475B"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00F4475B"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00F4475B"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A86A0F">
        <w:rPr>
          <w:rFonts w:ascii="Times New Roman" w:hAnsi="Times New Roman" w:cs="Times New Roman"/>
          <w:sz w:val="22"/>
        </w:rPr>
        <w:t>S4</w:t>
      </w:r>
      <w:r w:rsidR="004205E3">
        <w:rPr>
          <w:rFonts w:ascii="Times New Roman" w:hAnsi="Times New Roman" w:cs="Times New Roman"/>
          <w:sz w:val="22"/>
        </w:rPr>
        <w:t xml:space="preserve"> Fig.</w:t>
      </w:r>
      <w:r w:rsidR="009662BE" w:rsidRPr="00403721">
        <w:rPr>
          <w:rFonts w:ascii="Times New Roman" w:hAnsi="Times New Roman" w:cs="Times New Roman"/>
          <w:sz w:val="22"/>
        </w:rPr>
        <w:t xml:space="preserve">) </w:t>
      </w:r>
    </w:p>
    <w:p w14:paraId="65089A05" w14:textId="77777777" w:rsidR="00912887" w:rsidRPr="00167027"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2389F868"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6740F8FB"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w:t>
      </w:r>
      <w:r w:rsidR="006623C8">
        <w:rPr>
          <w:rFonts w:ascii="Times New Roman" w:hAnsi="Times New Roman" w:cs="Times New Roman"/>
          <w:kern w:val="0"/>
          <w:sz w:val="22"/>
        </w:rPr>
        <w:t xml:space="preserve">and much shorter </w:t>
      </w:r>
      <w:r w:rsidR="00752583" w:rsidRPr="00403721">
        <w:rPr>
          <w:rFonts w:ascii="Times New Roman" w:hAnsi="Times New Roman" w:cs="Times New Roman"/>
          <w:kern w:val="0"/>
          <w:sz w:val="22"/>
        </w:rPr>
        <w:t xml:space="preserve">than that of physicians. </w:t>
      </w:r>
    </w:p>
    <w:p w14:paraId="747E001E" w14:textId="663488F3"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2A433AB0"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735A1B">
        <w:rPr>
          <w:rFonts w:ascii="Times New Roman" w:hAnsi="Times New Roman" w:cs="Times New Roman"/>
          <w:kern w:val="0"/>
          <w:sz w:val="22"/>
        </w:rPr>
        <w:t>t</w:t>
      </w:r>
      <w:r w:rsidR="00735A1B" w:rsidRPr="00403721">
        <w:rPr>
          <w:rFonts w:ascii="Times New Roman" w:hAnsi="Times New Roman" w:cs="Times New Roman"/>
          <w:kern w:val="0"/>
          <w:sz w:val="22"/>
        </w:rPr>
        <w:t>he diagnostic accuracy of physicians was lower than expected at 54%, which is thought to be due to 2 main reasons</w:t>
      </w:r>
      <w:r w:rsidR="00735A1B">
        <w:rPr>
          <w:rFonts w:ascii="Times New Roman" w:hAnsi="Times New Roman" w:cs="Times New Roman"/>
          <w:kern w:val="0"/>
          <w:sz w:val="22"/>
        </w:rPr>
        <w:t>; f</w:t>
      </w:r>
      <w:r w:rsidR="00735A1B"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ly</w:t>
      </w:r>
      <w:r w:rsidR="00735A1B">
        <w:rPr>
          <w:rFonts w:ascii="Times New Roman" w:hAnsi="Times New Roman" w:cs="Times New Roman"/>
          <w:kern w:val="0"/>
          <w:sz w:val="22"/>
        </w:rPr>
        <w:t>, i</w:t>
      </w:r>
      <w:r w:rsidR="00735A1B" w:rsidRPr="00403721">
        <w:rPr>
          <w:rFonts w:ascii="Times New Roman" w:hAnsi="Times New Roman" w:cs="Times New Roman"/>
          <w:kern w:val="0"/>
          <w:sz w:val="22"/>
        </w:rPr>
        <w:t>t is thought that the pre-test probability of diagnosing only with the nEMG data without clinical information such as the patient’s age and symptoms, as in clinical practice, may have worked.</w:t>
      </w:r>
      <w:r w:rsidR="00735A1B">
        <w:rPr>
          <w:rFonts w:ascii="Times New Roman" w:hAnsi="Times New Roman" w:cs="Times New Roman"/>
          <w:kern w:val="0"/>
          <w:sz w:val="22"/>
        </w:rPr>
        <w:t xml:space="preserve"> </w:t>
      </w:r>
      <w:r w:rsidR="005F460A">
        <w:rPr>
          <w:rFonts w:ascii="Times New Roman" w:hAnsi="Times New Roman" w:cs="Times New Roman"/>
          <w:kern w:val="0"/>
          <w:sz w:val="22"/>
        </w:rPr>
        <w:t>Moreover, t</w:t>
      </w:r>
      <w:r w:rsidR="00C15022" w:rsidRPr="00735A1B">
        <w:rPr>
          <w:rFonts w:ascii="Times New Roman" w:hAnsi="Times New Roman" w:cs="Times New Roman"/>
          <w:kern w:val="0"/>
          <w:sz w:val="22"/>
        </w:rPr>
        <w:t xml:space="preserve">he characteristic of </w:t>
      </w:r>
      <w:r w:rsidR="0064245D">
        <w:rPr>
          <w:rFonts w:ascii="Times New Roman" w:hAnsi="Times New Roman" w:cs="Times New Roman"/>
          <w:kern w:val="0"/>
          <w:sz w:val="22"/>
        </w:rPr>
        <w:t>misclassified</w:t>
      </w:r>
      <w:r w:rsidR="001168FD">
        <w:rPr>
          <w:rFonts w:ascii="Times New Roman" w:hAnsi="Times New Roman" w:cs="Times New Roman"/>
          <w:kern w:val="0"/>
          <w:sz w:val="22"/>
        </w:rPr>
        <w:t xml:space="preserve"> waveform</w:t>
      </w:r>
      <w:r w:rsidR="0076211D">
        <w:rPr>
          <w:rFonts w:ascii="Times New Roman" w:hAnsi="Times New Roman" w:cs="Times New Roman"/>
          <w:kern w:val="0"/>
          <w:sz w:val="22"/>
        </w:rPr>
        <w:t xml:space="preserve"> is</w:t>
      </w:r>
      <w:r w:rsidR="001168FD">
        <w:rPr>
          <w:rFonts w:ascii="Times New Roman" w:hAnsi="Times New Roman" w:cs="Times New Roman"/>
          <w:kern w:val="0"/>
          <w:sz w:val="22"/>
        </w:rPr>
        <w:t xml:space="preserve"> that</w:t>
      </w:r>
      <w:r w:rsidR="0076211D">
        <w:rPr>
          <w:rFonts w:ascii="Times New Roman" w:hAnsi="Times New Roman" w:cs="Times New Roman"/>
          <w:kern w:val="0"/>
          <w:sz w:val="22"/>
        </w:rPr>
        <w:t xml:space="preserve"> </w:t>
      </w:r>
      <w:r w:rsidR="001168FD">
        <w:rPr>
          <w:rFonts w:ascii="Times New Roman" w:hAnsi="Times New Roman" w:cs="Times New Roman"/>
          <w:kern w:val="0"/>
          <w:sz w:val="22"/>
        </w:rPr>
        <w:t xml:space="preserve">when </w:t>
      </w:r>
      <w:r w:rsidR="00C15022" w:rsidRPr="00735A1B">
        <w:rPr>
          <w:rFonts w:ascii="Times New Roman" w:hAnsi="Times New Roman" w:cs="Times New Roman"/>
          <w:kern w:val="0"/>
          <w:sz w:val="22"/>
        </w:rPr>
        <w:t xml:space="preserve">parts with high amplitude are partially mixed, </w:t>
      </w:r>
      <w:r w:rsidR="001168FD">
        <w:rPr>
          <w:rFonts w:ascii="Times New Roman" w:hAnsi="Times New Roman" w:cs="Times New Roman"/>
          <w:kern w:val="0"/>
          <w:sz w:val="22"/>
        </w:rPr>
        <w:t xml:space="preserve">it is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as</w:t>
      </w:r>
      <w:r w:rsidR="00C15022" w:rsidRPr="00735A1B">
        <w:rPr>
          <w:rFonts w:ascii="Times New Roman" w:hAnsi="Times New Roman" w:cs="Times New Roman"/>
          <w:kern w:val="0"/>
          <w:sz w:val="22"/>
        </w:rPr>
        <w:t xml:space="preserve"> neuropathy,</w:t>
      </w:r>
      <w:r w:rsidR="001168FD">
        <w:rPr>
          <w:rFonts w:ascii="Times New Roman" w:hAnsi="Times New Roman" w:cs="Times New Roman"/>
          <w:kern w:val="0"/>
          <w:sz w:val="22"/>
        </w:rPr>
        <w:t xml:space="preserve"> and when parts with small amplitudes are partially mixed, it tends to be </w:t>
      </w:r>
      <w:r w:rsidR="0064245D">
        <w:rPr>
          <w:rFonts w:ascii="Times New Roman" w:hAnsi="Times New Roman" w:cs="Times New Roman"/>
          <w:kern w:val="0"/>
          <w:sz w:val="22"/>
        </w:rPr>
        <w:t xml:space="preserve">misclassified </w:t>
      </w:r>
      <w:r w:rsidR="001168FD">
        <w:rPr>
          <w:rFonts w:ascii="Times New Roman" w:hAnsi="Times New Roman" w:cs="Times New Roman"/>
          <w:kern w:val="0"/>
          <w:sz w:val="22"/>
        </w:rPr>
        <w:t xml:space="preserve">as myopathy; </w:t>
      </w:r>
      <w:r w:rsidR="00557F21">
        <w:rPr>
          <w:rFonts w:ascii="Times New Roman" w:hAnsi="Times New Roman" w:cs="Times New Roman"/>
          <w:kern w:val="0"/>
          <w:sz w:val="22"/>
        </w:rPr>
        <w:t>this</w:t>
      </w:r>
      <w:r w:rsidR="001168FD">
        <w:rPr>
          <w:rFonts w:ascii="Times New Roman" w:hAnsi="Times New Roman" w:cs="Times New Roman"/>
          <w:kern w:val="0"/>
          <w:sz w:val="22"/>
        </w:rPr>
        <w:t xml:space="preserve"> is thought</w:t>
      </w:r>
      <w:r w:rsidR="00362191">
        <w:rPr>
          <w:rFonts w:ascii="Times New Roman" w:hAnsi="Times New Roman" w:cs="Times New Roman"/>
          <w:kern w:val="0"/>
          <w:sz w:val="22"/>
        </w:rPr>
        <w:t xml:space="preserve"> to be </w:t>
      </w:r>
      <w:r w:rsidR="0009353F">
        <w:rPr>
          <w:rFonts w:ascii="Times New Roman" w:hAnsi="Times New Roman" w:cs="Times New Roman"/>
          <w:kern w:val="0"/>
          <w:sz w:val="22"/>
        </w:rPr>
        <w:t xml:space="preserve">because the </w:t>
      </w:r>
      <w:r w:rsidR="001168FD">
        <w:rPr>
          <w:rFonts w:ascii="Times New Roman" w:hAnsi="Times New Roman" w:cs="Times New Roman"/>
          <w:kern w:val="0"/>
          <w:sz w:val="22"/>
        </w:rPr>
        <w:t>recruitment and interference pattern</w:t>
      </w:r>
      <w:r w:rsidR="0009353F">
        <w:rPr>
          <w:rFonts w:ascii="Times New Roman" w:hAnsi="Times New Roman" w:cs="Times New Roman"/>
          <w:kern w:val="0"/>
          <w:sz w:val="22"/>
        </w:rPr>
        <w:t>s</w:t>
      </w:r>
      <w:r w:rsidR="001168FD">
        <w:rPr>
          <w:rFonts w:ascii="Times New Roman" w:hAnsi="Times New Roman" w:cs="Times New Roman"/>
          <w:kern w:val="0"/>
          <w:sz w:val="22"/>
        </w:rPr>
        <w:t xml:space="preserve"> are relatively less reflected</w:t>
      </w:r>
      <w:r w:rsidR="00362191">
        <w:rPr>
          <w:rFonts w:ascii="Times New Roman" w:hAnsi="Times New Roman" w:cs="Times New Roman"/>
          <w:kern w:val="0"/>
          <w:sz w:val="22"/>
        </w:rPr>
        <w:t xml:space="preserve"> than the amplitude or duration of the nEMG waveform</w:t>
      </w:r>
      <w:r w:rsidR="00C15022" w:rsidRPr="00735A1B">
        <w:rPr>
          <w:rFonts w:ascii="Times New Roman" w:hAnsi="Times New Roman" w:cs="Times New Roman"/>
          <w:kern w:val="0"/>
          <w:sz w:val="22"/>
        </w:rPr>
        <w:t>.</w:t>
      </w:r>
      <w:r w:rsidR="00C15022">
        <w:rPr>
          <w:rFonts w:ascii="Times New Roman" w:hAnsi="Times New Roman" w:cs="Times New Roman" w:hint="eastAsia"/>
          <w:kern w:val="0"/>
          <w:sz w:val="22"/>
        </w:rPr>
        <w:t xml:space="preserve"> </w:t>
      </w:r>
      <w:r w:rsidR="000F01B1">
        <w:rPr>
          <w:rFonts w:ascii="Times New Roman" w:hAnsi="Times New Roman" w:cs="Times New Roman"/>
          <w:kern w:val="0"/>
          <w:sz w:val="22"/>
        </w:rPr>
        <w:t>Additionally, the waveforms generated</w:t>
      </w:r>
      <w:r w:rsidR="00B13FEA">
        <w:rPr>
          <w:rFonts w:ascii="Times New Roman" w:hAnsi="Times New Roman" w:cs="Times New Roman"/>
          <w:kern w:val="0"/>
          <w:sz w:val="22"/>
        </w:rPr>
        <w:t xml:space="preserve"> based on the learning results of CNN algorithm showed not only amplitude, duration but also recruitment, interference patterns seen in </w:t>
      </w:r>
      <w:r w:rsidR="0074652C">
        <w:rPr>
          <w:rFonts w:ascii="Times New Roman" w:hAnsi="Times New Roman" w:cs="Times New Roman"/>
          <w:kern w:val="0"/>
          <w:sz w:val="22"/>
        </w:rPr>
        <w:t xml:space="preserve">nEMG waveform of </w:t>
      </w:r>
      <w:r w:rsidR="00B13FEA">
        <w:rPr>
          <w:rFonts w:ascii="Times New Roman" w:hAnsi="Times New Roman" w:cs="Times New Roman"/>
          <w:kern w:val="0"/>
          <w:sz w:val="22"/>
        </w:rPr>
        <w:t>typical myopathy, neuropathy, and normal subjects.</w:t>
      </w:r>
    </w:p>
    <w:p w14:paraId="02FF0EC2" w14:textId="603DE5A5" w:rsidR="00700B92" w:rsidRPr="00403721" w:rsidRDefault="00FF186B" w:rsidP="00C90324">
      <w:pPr>
        <w:spacing w:line="480" w:lineRule="auto"/>
        <w:jc w:val="left"/>
        <w:rPr>
          <w:rFonts w:ascii="Times New Roman" w:hAnsi="Times New Roman" w:cs="Times New Roman"/>
          <w:sz w:val="22"/>
        </w:rPr>
      </w:pPr>
      <w:r>
        <w:rPr>
          <w:rFonts w:ascii="Times New Roman" w:hAnsi="Times New Roman" w:cs="Times New Roman"/>
          <w:sz w:val="22"/>
        </w:rPr>
        <w:t xml:space="preserve">However, </w:t>
      </w:r>
      <w:r w:rsidR="00E13CC3">
        <w:rPr>
          <w:rFonts w:ascii="Times New Roman" w:hAnsi="Times New Roman" w:cs="Times New Roman"/>
          <w:sz w:val="22"/>
        </w:rPr>
        <w:t>current</w:t>
      </w:r>
      <w:r w:rsidR="00ED1B2F" w:rsidRPr="00403721">
        <w:rPr>
          <w:rFonts w:ascii="Times New Roman" w:hAnsi="Times New Roman" w:cs="Times New Roman"/>
          <w:sz w:val="22"/>
        </w:rPr>
        <w:t xml:space="preserve"> study </w:t>
      </w:r>
      <w:r w:rsidR="00A5375A" w:rsidRPr="00403721">
        <w:rPr>
          <w:rFonts w:ascii="Times New Roman" w:hAnsi="Times New Roman" w:cs="Times New Roman"/>
          <w:sz w:val="22"/>
        </w:rPr>
        <w:t xml:space="preserve">also </w:t>
      </w:r>
      <w:r w:rsidR="00ED1B2F"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w:t>
      </w:r>
      <w:r w:rsidR="00CF7A51" w:rsidRPr="00403721">
        <w:rPr>
          <w:rFonts w:ascii="Times New Roman" w:hAnsi="Times New Roman" w:cs="Times New Roman"/>
          <w:sz w:val="22"/>
        </w:rPr>
        <w:lastRenderedPageBreak/>
        <w:t xml:space="preserve">of applying </w:t>
      </w:r>
      <w:r w:rsidR="00964A33">
        <w:rPr>
          <w:rFonts w:ascii="Times New Roman" w:hAnsi="Times New Roman" w:cs="Times New Roman"/>
          <w:sz w:val="22"/>
        </w:rPr>
        <w:t>deep</w:t>
      </w:r>
      <w:r w:rsidR="00CF7A51" w:rsidRPr="00403721">
        <w:rPr>
          <w:rFonts w:ascii="Times New Roman" w:hAnsi="Times New Roman" w:cs="Times New Roman"/>
          <w:sz w:val="22"/>
        </w:rPr>
        <w:t xml:space="preserv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46902ED4"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w:t>
      </w:r>
      <w:r w:rsidR="00D324C9">
        <w:rPr>
          <w:rFonts w:ascii="Times New Roman" w:hAnsi="Times New Roman" w:cs="Times New Roman"/>
          <w:sz w:val="22"/>
        </w:rPr>
        <w:t>deep</w:t>
      </w:r>
      <w:r w:rsidRPr="00403721">
        <w:rPr>
          <w:rFonts w:ascii="Times New Roman" w:hAnsi="Times New Roman" w:cs="Times New Roman"/>
          <w:sz w:val="22"/>
        </w:rPr>
        <w:t xml:space="preserv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529B70D2"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S1 Figure. An e</w:t>
      </w:r>
      <w:r w:rsidRPr="00CB7FF5">
        <w:rPr>
          <w:rFonts w:ascii="Times New Roman" w:hAnsi="Times New Roman" w:cs="Times New Roman"/>
          <w:sz w:val="22"/>
        </w:rPr>
        <w:t xml:space="preserve">xample of nEMG waveform data shown on </w:t>
      </w:r>
      <w:r w:rsidRPr="00CB7FF5">
        <w:rPr>
          <w:rFonts w:ascii="Times New Roman" w:hAnsi="Times New Roman" w:cs="Times New Roman"/>
          <w:color w:val="000000"/>
          <w:sz w:val="22"/>
          <w:szCs w:val="22"/>
        </w:rPr>
        <w:t>EMG Labeler</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 xml:space="preserve">A web-based labeling platform named ‘EMG Labeler’ for reproducing nEMG numerical data as a waveform and displaying it to the physicians and storing diagnosis by the physician. </w:t>
      </w:r>
    </w:p>
    <w:p w14:paraId="14DE3661" w14:textId="5016DE8D" w:rsidR="006D70C7" w:rsidRDefault="006D70C7">
      <w:pPr>
        <w:widowControl/>
        <w:wordWrap/>
        <w:autoSpaceDE/>
        <w:autoSpaceDN/>
      </w:pPr>
      <w:r>
        <w:br w:type="page"/>
      </w:r>
    </w:p>
    <w:p w14:paraId="2BD8E5BB" w14:textId="77777777" w:rsidR="00B369F1" w:rsidRDefault="00B369F1" w:rsidP="00B369F1">
      <w:pPr>
        <w:spacing w:line="480" w:lineRule="auto"/>
        <w:rPr>
          <w:rFonts w:ascii="Times New Roman" w:hAnsi="Times New Roman" w:cs="Times New Roman"/>
          <w:sz w:val="22"/>
        </w:rPr>
      </w:pPr>
      <w:r w:rsidRPr="00E02DF7">
        <w:rPr>
          <w:rFonts w:ascii="Times New Roman" w:hAnsi="Times New Roman" w:cs="Times New Roman"/>
          <w:sz w:val="22"/>
        </w:rPr>
        <w:lastRenderedPageBreak/>
        <w:t>S1 table.</w:t>
      </w:r>
      <w:r>
        <w:rPr>
          <w:rFonts w:ascii="Times New Roman" w:hAnsi="Times New Roman" w:cs="Times New Roman"/>
          <w:sz w:val="22"/>
        </w:rPr>
        <w:t xml:space="preserve"> Comparing the difference in prediction accuracy with and without information of muscle location</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1E45988" w14:textId="77777777" w:rsidR="00220189" w:rsidRDefault="00220189" w:rsidP="00220189">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S2 </w:t>
      </w:r>
      <w:r>
        <w:rPr>
          <w:rFonts w:ascii="Times New Roman" w:hAnsi="Times New Roman" w:cs="Times New Roman" w:hint="eastAsia"/>
          <w:sz w:val="22"/>
        </w:rPr>
        <w:t>F</w:t>
      </w:r>
      <w:r>
        <w:rPr>
          <w:rFonts w:ascii="Times New Roman" w:hAnsi="Times New Roman" w:cs="Times New Roman"/>
          <w:sz w:val="22"/>
        </w:rPr>
        <w:t>igure. Structure of current CNN algorithm. 7 spatial reduction blocks and 5 residual blocks with 1 and 2 convolutional layers, respectively</w:t>
      </w:r>
    </w:p>
    <w:p w14:paraId="204B7439" w14:textId="77777777" w:rsidR="00220189" w:rsidRDefault="00220189" w:rsidP="00220189">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9B682EE" wp14:editId="39C99E3B">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1C9F9A04" w14:textId="77777777" w:rsidR="00220189" w:rsidRDefault="00220189" w:rsidP="00EE5A09">
      <w:pPr>
        <w:spacing w:line="480" w:lineRule="auto"/>
        <w:jc w:val="left"/>
        <w:rPr>
          <w:rFonts w:ascii="Times New Roman" w:hAnsi="Times New Roman" w:cs="Times New Roman"/>
          <w:sz w:val="22"/>
        </w:rPr>
      </w:pPr>
    </w:p>
    <w:p w14:paraId="41A3E4AE" w14:textId="05AB0453" w:rsidR="00EE5A09" w:rsidRDefault="00EE5A09" w:rsidP="00EE5A09">
      <w:pPr>
        <w:spacing w:line="480" w:lineRule="auto"/>
        <w:jc w:val="left"/>
        <w:rPr>
          <w:rFonts w:ascii="Times New Roman" w:hAnsi="Times New Roman" w:cs="Times New Roman"/>
          <w:sz w:val="22"/>
        </w:rPr>
      </w:pPr>
      <w:r w:rsidRPr="00CE328A">
        <w:rPr>
          <w:rFonts w:ascii="Times New Roman" w:hAnsi="Times New Roman" w:cs="Times New Roman"/>
          <w:sz w:val="22"/>
        </w:rPr>
        <w:lastRenderedPageBreak/>
        <w:t>S</w:t>
      </w:r>
      <w:r w:rsidR="00220189">
        <w:rPr>
          <w:rFonts w:ascii="Times New Roman" w:hAnsi="Times New Roman" w:cs="Times New Roman"/>
          <w:sz w:val="22"/>
        </w:rPr>
        <w:t>3</w:t>
      </w:r>
      <w:r w:rsidRPr="00CE328A">
        <w:rPr>
          <w:rFonts w:ascii="Times New Roman" w:hAnsi="Times New Roman" w:cs="Times New Roman"/>
          <w:sz w:val="22"/>
        </w:rPr>
        <w:t xml:space="preserve"> </w:t>
      </w:r>
      <w:r w:rsidRPr="00CE328A">
        <w:rPr>
          <w:rFonts w:ascii="Times New Roman" w:hAnsi="Times New Roman" w:cs="Times New Roman" w:hint="eastAsia"/>
          <w:sz w:val="22"/>
        </w:rPr>
        <w:t xml:space="preserve">Figure. </w:t>
      </w:r>
      <w:r w:rsidRPr="00CE328A">
        <w:rPr>
          <w:rFonts w:ascii="Times New Roman" w:hAnsi="Times New Roman" w:cs="Times New Roman"/>
          <w:sz w:val="22"/>
        </w:rPr>
        <w:t>E</w:t>
      </w:r>
      <w:r w:rsidRPr="00CE328A">
        <w:rPr>
          <w:rFonts w:ascii="Times New Roman" w:hAnsi="Times New Roman" w:cs="Times New Roman" w:hint="eastAsia"/>
          <w:sz w:val="22"/>
        </w:rPr>
        <w:t xml:space="preserve">xamples </w:t>
      </w:r>
      <w:r w:rsidRPr="00CE328A">
        <w:rPr>
          <w:rFonts w:ascii="Times New Roman" w:hAnsi="Times New Roman" w:cs="Times New Roman"/>
          <w:sz w:val="22"/>
        </w:rPr>
        <w:t xml:space="preserve">of </w:t>
      </w:r>
      <w:r>
        <w:rPr>
          <w:rFonts w:ascii="Times New Roman" w:hAnsi="Times New Roman" w:cs="Times New Roman"/>
          <w:sz w:val="22"/>
        </w:rPr>
        <w:t>electromyography waveforms mispredicted</w:t>
      </w:r>
      <w:r w:rsidRPr="00CE328A">
        <w:rPr>
          <w:rFonts w:ascii="Times New Roman" w:hAnsi="Times New Roman" w:cs="Times New Roman"/>
          <w:sz w:val="22"/>
        </w:rPr>
        <w:t xml:space="preserve"> </w:t>
      </w:r>
      <w:r>
        <w:rPr>
          <w:rFonts w:ascii="Times New Roman" w:hAnsi="Times New Roman" w:cs="Times New Roman"/>
          <w:sz w:val="22"/>
        </w:rPr>
        <w:t>by our convolutional neural network</w:t>
      </w:r>
    </w:p>
    <w:p w14:paraId="4788B669"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52CF8548" wp14:editId="7E38FE82">
            <wp:extent cx="5731510" cy="4914265"/>
            <wp:effectExtent l="0" t="0" r="2540" b="63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 mispredicted wavefor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4265"/>
                    </a:xfrm>
                    <a:prstGeom prst="rect">
                      <a:avLst/>
                    </a:prstGeom>
                  </pic:spPr>
                </pic:pic>
              </a:graphicData>
            </a:graphic>
          </wp:inline>
        </w:drawing>
      </w:r>
    </w:p>
    <w:p w14:paraId="62CAB3C2"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the</w:t>
      </w:r>
      <w:r>
        <w:rPr>
          <w:rFonts w:ascii="Times New Roman" w:hAnsi="Times New Roman" w:cs="Times New Roman" w:hint="eastAsia"/>
          <w:sz w:val="22"/>
        </w:rPr>
        <w:t xml:space="preserve"> </w:t>
      </w:r>
      <w:r>
        <w:rPr>
          <w:rFonts w:ascii="Times New Roman" w:hAnsi="Times New Roman" w:cs="Times New Roman"/>
          <w:sz w:val="22"/>
        </w:rPr>
        <w:t>waveform that incorrectly predicted normal as neuropathy</w:t>
      </w:r>
    </w:p>
    <w:p w14:paraId="155EFC9C"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B: </w:t>
      </w:r>
      <w:r>
        <w:rPr>
          <w:rFonts w:ascii="Times New Roman" w:hAnsi="Times New Roman" w:cs="Times New Roman"/>
          <w:sz w:val="22"/>
        </w:rPr>
        <w:t xml:space="preserve">the waveform that incorrectly predicted normal as </w:t>
      </w:r>
      <w:r>
        <w:rPr>
          <w:rFonts w:ascii="Times New Roman" w:hAnsi="Times New Roman" w:cs="Times New Roman" w:hint="eastAsia"/>
          <w:sz w:val="22"/>
        </w:rPr>
        <w:t>myopathy</w:t>
      </w:r>
    </w:p>
    <w:p w14:paraId="780DAC0F"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C: </w:t>
      </w:r>
      <w:r>
        <w:rPr>
          <w:rFonts w:ascii="Times New Roman" w:hAnsi="Times New Roman" w:cs="Times New Roman"/>
          <w:sz w:val="22"/>
        </w:rPr>
        <w:t xml:space="preserve">the waveform that incorrectly predicted neuropathy as </w:t>
      </w:r>
      <w:r>
        <w:rPr>
          <w:rFonts w:ascii="Times New Roman" w:hAnsi="Times New Roman" w:cs="Times New Roman" w:hint="eastAsia"/>
          <w:sz w:val="22"/>
        </w:rPr>
        <w:t>myopathy</w:t>
      </w:r>
    </w:p>
    <w:p w14:paraId="3F8EAEEA"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D: the waveform that incorrectly predicted myopathy as neuropathy</w:t>
      </w:r>
    </w:p>
    <w:p w14:paraId="5FD91D66"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E: the waveform that incorrectly predicted myopathy as normal</w:t>
      </w:r>
    </w:p>
    <w:p w14:paraId="2749BC74" w14:textId="77777777" w:rsidR="00EE5A09" w:rsidRPr="00403721" w:rsidRDefault="00EE5A09" w:rsidP="00EE5A09">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70892F7B" w14:textId="3ECCB012" w:rsidR="00B369F1" w:rsidRPr="00403721" w:rsidRDefault="00220189" w:rsidP="00B369F1">
      <w:pPr>
        <w:spacing w:line="480" w:lineRule="auto"/>
        <w:jc w:val="left"/>
        <w:rPr>
          <w:rFonts w:ascii="Times New Roman" w:hAnsi="Times New Roman" w:cs="Times New Roman"/>
          <w:sz w:val="22"/>
        </w:rPr>
      </w:pPr>
      <w:r>
        <w:rPr>
          <w:rFonts w:ascii="Times New Roman" w:hAnsi="Times New Roman" w:cs="Times New Roman"/>
          <w:sz w:val="22"/>
        </w:rPr>
        <w:lastRenderedPageBreak/>
        <w:t>S4</w:t>
      </w:r>
      <w:r w:rsidR="00B369F1" w:rsidRPr="005916A7">
        <w:rPr>
          <w:rFonts w:ascii="Times New Roman" w:hAnsi="Times New Roman" w:cs="Times New Roman"/>
          <w:sz w:val="22"/>
        </w:rPr>
        <w:t xml:space="preserve"> Figure. </w:t>
      </w:r>
      <w:r w:rsidR="00FE51DC">
        <w:rPr>
          <w:rFonts w:ascii="Times New Roman" w:hAnsi="Times New Roman" w:cs="Times New Roman"/>
          <w:sz w:val="22"/>
        </w:rPr>
        <w:t>W</w:t>
      </w:r>
      <w:r w:rsidR="00317C62">
        <w:rPr>
          <w:rFonts w:ascii="Times New Roman" w:hAnsi="Times New Roman" w:cs="Times New Roman"/>
          <w:sz w:val="22"/>
        </w:rPr>
        <w:t xml:space="preserve">aveforms </w:t>
      </w:r>
      <w:r w:rsidR="00FE51DC">
        <w:rPr>
          <w:rFonts w:ascii="Times New Roman" w:hAnsi="Times New Roman" w:cs="Times New Roman"/>
          <w:sz w:val="22"/>
        </w:rPr>
        <w:t xml:space="preserve">created </w:t>
      </w:r>
      <w:r w:rsidR="00B369F1">
        <w:rPr>
          <w:rFonts w:ascii="Times New Roman" w:hAnsi="Times New Roman" w:cs="Times New Roman"/>
          <w:sz w:val="22"/>
        </w:rPr>
        <w:t>by</w:t>
      </w:r>
      <w:r w:rsidR="00B369F1" w:rsidRPr="005916A7">
        <w:rPr>
          <w:rFonts w:ascii="Times New Roman" w:hAnsi="Times New Roman" w:cs="Times New Roman"/>
          <w:sz w:val="22"/>
        </w:rPr>
        <w:t xml:space="preserve"> </w:t>
      </w:r>
      <w:r w:rsidR="00317C62">
        <w:rPr>
          <w:rFonts w:ascii="Times New Roman" w:hAnsi="Times New Roman" w:cs="Times New Roman"/>
          <w:sz w:val="22"/>
        </w:rPr>
        <w:t>convolutional neural network</w:t>
      </w:r>
      <w:r w:rsidR="00B369F1" w:rsidRPr="005916A7">
        <w:rPr>
          <w:rFonts w:ascii="Times New Roman" w:hAnsi="Times New Roman" w:cs="Times New Roman"/>
          <w:sz w:val="22"/>
        </w:rPr>
        <w:t xml:space="preserve"> algorithm</w:t>
      </w:r>
      <w:r w:rsidR="00B369F1">
        <w:rPr>
          <w:rFonts w:ascii="Times New Roman" w:hAnsi="Times New Roman" w:cs="Times New Roman"/>
          <w:sz w:val="22"/>
        </w:rPr>
        <w:t xml:space="preserve"> </w:t>
      </w:r>
      <w:r w:rsidR="00FE51DC">
        <w:rPr>
          <w:rFonts w:ascii="Times New Roman" w:hAnsi="Times New Roman" w:cs="Times New Roman"/>
          <w:sz w:val="22"/>
        </w:rPr>
        <w:t>after learning</w:t>
      </w:r>
      <w:bookmarkStart w:id="0" w:name="_GoBack"/>
      <w:bookmarkEnd w:id="0"/>
    </w:p>
    <w:p w14:paraId="59EF86FB" w14:textId="423C713C" w:rsidR="00B369F1" w:rsidRPr="00403721" w:rsidRDefault="004C7CB0" w:rsidP="00B369F1">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23D0EDC7" wp14:editId="0B319E7E">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2">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67DA1F8A" w14:textId="0A99146F" w:rsidR="00B369F1" w:rsidRPr="00403721" w:rsidRDefault="00F524C1" w:rsidP="00B369F1">
      <w:pPr>
        <w:spacing w:line="480" w:lineRule="auto"/>
        <w:jc w:val="left"/>
        <w:rPr>
          <w:rFonts w:ascii="Times New Roman" w:hAnsi="Times New Roman" w:cs="Times New Roman"/>
          <w:sz w:val="22"/>
        </w:rPr>
      </w:pPr>
      <w:r>
        <w:rPr>
          <w:rFonts w:ascii="Times New Roman" w:hAnsi="Times New Roman" w:cs="Times New Roman"/>
          <w:sz w:val="22"/>
        </w:rPr>
        <w:t>A</w:t>
      </w:r>
      <w:r w:rsidR="005D15A3">
        <w:rPr>
          <w:rFonts w:ascii="Times New Roman" w:hAnsi="Times New Roman" w:cs="Times New Roman"/>
          <w:sz w:val="22"/>
        </w:rPr>
        <w:t xml:space="preserve"> and B, myopathy; C and D, neuropathy; E and F</w:t>
      </w:r>
      <w:r w:rsidR="00B369F1" w:rsidRPr="00403721">
        <w:rPr>
          <w:rFonts w:ascii="Times New Roman" w:hAnsi="Times New Roman" w:cs="Times New Roman"/>
          <w:sz w:val="22"/>
        </w:rPr>
        <w:t xml:space="preserve">, normal. </w:t>
      </w:r>
    </w:p>
    <w:p w14:paraId="35F8D4B7" w14:textId="2C558882" w:rsidR="006D70C7" w:rsidRDefault="00E87439" w:rsidP="00B369F1">
      <w:pPr>
        <w:spacing w:line="480" w:lineRule="auto"/>
        <w:jc w:val="left"/>
        <w:rPr>
          <w:rFonts w:ascii="Times New Roman" w:hAnsi="Times New Roman" w:cs="Times New Roman"/>
          <w:sz w:val="22"/>
        </w:rPr>
      </w:pPr>
      <w:r>
        <w:rPr>
          <w:rFonts w:ascii="Times New Roman" w:hAnsi="Times New Roman" w:cs="Times New Roman"/>
          <w:sz w:val="22"/>
        </w:rPr>
        <w:t xml:space="preserve">Note that A, C, E </w:t>
      </w:r>
      <w:r w:rsidR="00AE567D">
        <w:rPr>
          <w:rFonts w:ascii="Times New Roman" w:hAnsi="Times New Roman" w:cs="Times New Roman"/>
          <w:sz w:val="22"/>
        </w:rPr>
        <w:t xml:space="preserve">were plotted with 10 </w:t>
      </w:r>
      <w:r w:rsidR="00B369F1" w:rsidRPr="00403721">
        <w:rPr>
          <w:rFonts w:ascii="Times New Roman" w:hAnsi="Times New Roman" w:cs="Times New Roman"/>
          <w:sz w:val="22"/>
        </w:rPr>
        <w:t>m</w:t>
      </w:r>
      <w:r w:rsidR="00AE567D">
        <w:rPr>
          <w:rFonts w:ascii="Times New Roman" w:hAnsi="Times New Roman" w:cs="Times New Roman"/>
          <w:sz w:val="22"/>
        </w:rPr>
        <w:t>illi second</w:t>
      </w:r>
      <w:r w:rsidR="00B369F1" w:rsidRPr="00403721">
        <w:rPr>
          <w:rFonts w:ascii="Times New Roman" w:hAnsi="Times New Roman" w:cs="Times New Roman"/>
          <w:sz w:val="22"/>
        </w:rPr>
        <w:t xml:space="preserve"> </w:t>
      </w:r>
      <w:r w:rsidR="00806328">
        <w:rPr>
          <w:rFonts w:ascii="Times New Roman" w:hAnsi="Times New Roman" w:cs="Times New Roman"/>
          <w:sz w:val="22"/>
        </w:rPr>
        <w:t>of x-axis interval and B, D, F were</w:t>
      </w:r>
      <w:r w:rsidR="00B369F1" w:rsidRPr="00403721">
        <w:rPr>
          <w:rFonts w:ascii="Times New Roman" w:hAnsi="Times New Roman" w:cs="Times New Roman"/>
          <w:sz w:val="22"/>
        </w:rPr>
        <w:t xml:space="preserve"> plotted with </w:t>
      </w:r>
      <w:r w:rsidR="00806328">
        <w:rPr>
          <w:rFonts w:ascii="Times New Roman" w:hAnsi="Times New Roman" w:cs="Times New Roman"/>
          <w:sz w:val="22"/>
        </w:rPr>
        <w:t>40milli second of y</w:t>
      </w:r>
      <w:r w:rsidR="00B369F1" w:rsidRPr="00403721">
        <w:rPr>
          <w:rFonts w:ascii="Times New Roman" w:hAnsi="Times New Roman" w:cs="Times New Roman"/>
          <w:sz w:val="22"/>
        </w:rPr>
        <w:t xml:space="preserve">-axis </w:t>
      </w:r>
      <w:r w:rsidR="00806328">
        <w:rPr>
          <w:rFonts w:ascii="Times New Roman" w:hAnsi="Times New Roman" w:cs="Times New Roman"/>
          <w:sz w:val="22"/>
        </w:rPr>
        <w:t xml:space="preserve">interval </w:t>
      </w:r>
      <w:r w:rsidR="00B369F1" w:rsidRPr="00403721">
        <w:rPr>
          <w:rFonts w:ascii="Times New Roman" w:hAnsi="Times New Roman" w:cs="Times New Roman"/>
          <w:sz w:val="22"/>
        </w:rPr>
        <w:t xml:space="preserve">to show </w:t>
      </w:r>
      <w:r w:rsidR="00F524C1">
        <w:rPr>
          <w:rFonts w:ascii="Times New Roman" w:hAnsi="Times New Roman" w:cs="Times New Roman"/>
          <w:sz w:val="22"/>
        </w:rPr>
        <w:t xml:space="preserve">the amplitude and duration of </w:t>
      </w:r>
      <w:r w:rsidR="00806328">
        <w:rPr>
          <w:rFonts w:ascii="Times New Roman" w:hAnsi="Times New Roman" w:cs="Times New Roman"/>
          <w:sz w:val="22"/>
        </w:rPr>
        <w:t>individual</w:t>
      </w:r>
      <w:r w:rsidR="00F524C1">
        <w:rPr>
          <w:rFonts w:ascii="Times New Roman" w:hAnsi="Times New Roman" w:cs="Times New Roman"/>
          <w:sz w:val="22"/>
        </w:rPr>
        <w:t xml:space="preserve"> wave</w:t>
      </w:r>
      <w:r w:rsidR="007565ED">
        <w:rPr>
          <w:rFonts w:ascii="Times New Roman" w:hAnsi="Times New Roman" w:cs="Times New Roman"/>
          <w:sz w:val="22"/>
        </w:rPr>
        <w:t>s</w:t>
      </w:r>
      <w:r w:rsidR="00F524C1">
        <w:rPr>
          <w:rFonts w:ascii="Times New Roman" w:hAnsi="Times New Roman" w:cs="Times New Roman"/>
          <w:sz w:val="22"/>
        </w:rPr>
        <w:t xml:space="preserve"> as well as</w:t>
      </w:r>
      <w:r w:rsidR="00806328">
        <w:rPr>
          <w:rFonts w:ascii="Times New Roman" w:hAnsi="Times New Roman" w:cs="Times New Roman"/>
          <w:sz w:val="22"/>
        </w:rPr>
        <w:t xml:space="preserve"> </w:t>
      </w:r>
      <w:r w:rsidR="007565ED">
        <w:rPr>
          <w:rFonts w:ascii="Times New Roman" w:hAnsi="Times New Roman" w:cs="Times New Roman"/>
          <w:sz w:val="22"/>
        </w:rPr>
        <w:t xml:space="preserve">the </w:t>
      </w:r>
      <w:r w:rsidR="00806328">
        <w:rPr>
          <w:rFonts w:ascii="Times New Roman" w:hAnsi="Times New Roman" w:cs="Times New Roman"/>
          <w:sz w:val="22"/>
        </w:rPr>
        <w:t>recruitment</w:t>
      </w:r>
      <w:r w:rsidR="007565ED">
        <w:rPr>
          <w:rFonts w:ascii="Times New Roman" w:hAnsi="Times New Roman" w:cs="Times New Roman"/>
          <w:sz w:val="22"/>
        </w:rPr>
        <w:t xml:space="preserve"> and</w:t>
      </w:r>
      <w:r w:rsidR="00806328">
        <w:rPr>
          <w:rFonts w:ascii="Times New Roman" w:hAnsi="Times New Roman" w:cs="Times New Roman"/>
          <w:sz w:val="22"/>
        </w:rPr>
        <w:t xml:space="preserve"> interference pattern</w:t>
      </w:r>
      <w:r w:rsidR="00F524C1">
        <w:rPr>
          <w:rFonts w:ascii="Times New Roman" w:hAnsi="Times New Roman" w:cs="Times New Roman"/>
          <w:sz w:val="22"/>
        </w:rPr>
        <w:t xml:space="preserve"> </w:t>
      </w:r>
      <w:r w:rsidR="007565ED">
        <w:rPr>
          <w:rFonts w:ascii="Times New Roman" w:hAnsi="Times New Roman" w:cs="Times New Roman"/>
          <w:sz w:val="22"/>
        </w:rPr>
        <w:t>of overall waveform</w:t>
      </w:r>
      <w:r w:rsidR="00B369F1" w:rsidRPr="00403721">
        <w:rPr>
          <w:rFonts w:ascii="Times New Roman" w:hAnsi="Times New Roman" w:cs="Times New Roman"/>
          <w:sz w:val="22"/>
        </w:rPr>
        <w:t xml:space="preserve">. </w:t>
      </w:r>
    </w:p>
    <w:p w14:paraId="4670631A" w14:textId="6C2F3CDA" w:rsidR="005F3529" w:rsidRDefault="005F3529" w:rsidP="005F3529">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348443D7" w:rsidR="005F3529" w:rsidRPr="00403721" w:rsidRDefault="00444EEF"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w:t>
      </w:r>
      <w:r w:rsidRPr="00444EEF">
        <w:rPr>
          <w:rFonts w:ascii="Times New Roman" w:hAnsi="Times New Roman" w:cs="Times New Roman"/>
          <w:sz w:val="22"/>
        </w:rPr>
        <w:t>eedle electromyography,</w:t>
      </w:r>
      <w:r>
        <w:rPr>
          <w:rFonts w:ascii="Times New Roman" w:hAnsi="Times New Roman" w:cs="Times New Roman"/>
          <w:sz w:val="22"/>
        </w:rPr>
        <w:t xml:space="preserve"> </w:t>
      </w:r>
      <w:r w:rsidR="001A3AF2">
        <w:rPr>
          <w:rFonts w:ascii="Times New Roman" w:hAnsi="Times New Roman" w:cs="Times New Roman"/>
          <w:sz w:val="22"/>
        </w:rPr>
        <w:t xml:space="preserve">nEMG; </w:t>
      </w:r>
      <w:r w:rsidRPr="00444EEF">
        <w:rPr>
          <w:rFonts w:ascii="Times New Roman" w:hAnsi="Times New Roman" w:cs="Times New Roman"/>
          <w:sz w:val="22"/>
        </w:rPr>
        <w:t>convolutional neural network, CNN; confidence interval, CI; rectified linear unit, ReLU;</w:t>
      </w:r>
      <w:r>
        <w:rPr>
          <w:rFonts w:ascii="Times New Roman" w:hAnsi="Times New Roman" w:cs="Times New Roman"/>
          <w:sz w:val="22"/>
        </w:rPr>
        <w:t xml:space="preserve"> </w:t>
      </w:r>
      <w:r w:rsidRPr="00444EEF">
        <w:rPr>
          <w:rFonts w:ascii="Times New Roman" w:hAnsi="Times New Roman" w:cs="Times New Roman"/>
          <w:sz w:val="22"/>
        </w:rPr>
        <w:t xml:space="preserve">area under receiver operating characteristic curve, AUROC; positive predictive value, PPV;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3"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4"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FD1A46" w14:textId="77777777" w:rsidR="009373AA" w:rsidRDefault="009373AA" w:rsidP="00AC49F5">
      <w:pPr>
        <w:spacing w:after="0" w:line="240" w:lineRule="auto"/>
      </w:pPr>
      <w:r>
        <w:separator/>
      </w:r>
    </w:p>
  </w:endnote>
  <w:endnote w:type="continuationSeparator" w:id="0">
    <w:p w14:paraId="1EA2B18D" w14:textId="77777777" w:rsidR="009373AA" w:rsidRDefault="009373AA"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3B31E0" w14:textId="77777777" w:rsidR="009373AA" w:rsidRDefault="009373AA" w:rsidP="00AC49F5">
      <w:pPr>
        <w:spacing w:after="0" w:line="240" w:lineRule="auto"/>
      </w:pPr>
      <w:r>
        <w:separator/>
      </w:r>
    </w:p>
  </w:footnote>
  <w:footnote w:type="continuationSeparator" w:id="0">
    <w:p w14:paraId="0F5F0507" w14:textId="77777777" w:rsidR="009373AA" w:rsidRDefault="009373AA"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28D3"/>
    <w:rsid w:val="00005CA5"/>
    <w:rsid w:val="00006724"/>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231E"/>
    <w:rsid w:val="00023F66"/>
    <w:rsid w:val="000244DB"/>
    <w:rsid w:val="0002500E"/>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5E6C"/>
    <w:rsid w:val="00036183"/>
    <w:rsid w:val="00036D9C"/>
    <w:rsid w:val="000372EE"/>
    <w:rsid w:val="00037659"/>
    <w:rsid w:val="00037C1D"/>
    <w:rsid w:val="00041C3B"/>
    <w:rsid w:val="0004252A"/>
    <w:rsid w:val="000425D6"/>
    <w:rsid w:val="000426FB"/>
    <w:rsid w:val="00042A8C"/>
    <w:rsid w:val="0004313F"/>
    <w:rsid w:val="00043537"/>
    <w:rsid w:val="000440D5"/>
    <w:rsid w:val="00045181"/>
    <w:rsid w:val="00045808"/>
    <w:rsid w:val="00050DB8"/>
    <w:rsid w:val="00051570"/>
    <w:rsid w:val="00052867"/>
    <w:rsid w:val="00054ADA"/>
    <w:rsid w:val="00060315"/>
    <w:rsid w:val="00061687"/>
    <w:rsid w:val="000626D7"/>
    <w:rsid w:val="000634FE"/>
    <w:rsid w:val="00063C1B"/>
    <w:rsid w:val="0006474B"/>
    <w:rsid w:val="00064BFE"/>
    <w:rsid w:val="000651E1"/>
    <w:rsid w:val="0006792C"/>
    <w:rsid w:val="00070F27"/>
    <w:rsid w:val="000713D6"/>
    <w:rsid w:val="00071AE7"/>
    <w:rsid w:val="00071BE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1CBF"/>
    <w:rsid w:val="0009353F"/>
    <w:rsid w:val="0009483F"/>
    <w:rsid w:val="00096DFB"/>
    <w:rsid w:val="000A0613"/>
    <w:rsid w:val="000A0BFE"/>
    <w:rsid w:val="000A115B"/>
    <w:rsid w:val="000A4515"/>
    <w:rsid w:val="000A46F9"/>
    <w:rsid w:val="000A5A5D"/>
    <w:rsid w:val="000A6275"/>
    <w:rsid w:val="000A7CE5"/>
    <w:rsid w:val="000A7F90"/>
    <w:rsid w:val="000B040B"/>
    <w:rsid w:val="000B047D"/>
    <w:rsid w:val="000B080B"/>
    <w:rsid w:val="000B0E44"/>
    <w:rsid w:val="000B1227"/>
    <w:rsid w:val="000B15DE"/>
    <w:rsid w:val="000B476A"/>
    <w:rsid w:val="000B6717"/>
    <w:rsid w:val="000B7882"/>
    <w:rsid w:val="000C09C6"/>
    <w:rsid w:val="000C0D85"/>
    <w:rsid w:val="000C264B"/>
    <w:rsid w:val="000C2852"/>
    <w:rsid w:val="000C36DA"/>
    <w:rsid w:val="000C413C"/>
    <w:rsid w:val="000C505C"/>
    <w:rsid w:val="000C5E99"/>
    <w:rsid w:val="000C639E"/>
    <w:rsid w:val="000D2266"/>
    <w:rsid w:val="000D2D61"/>
    <w:rsid w:val="000D36A4"/>
    <w:rsid w:val="000D476C"/>
    <w:rsid w:val="000D605B"/>
    <w:rsid w:val="000D66ED"/>
    <w:rsid w:val="000D6B93"/>
    <w:rsid w:val="000E2D40"/>
    <w:rsid w:val="000E403E"/>
    <w:rsid w:val="000E5117"/>
    <w:rsid w:val="000E5784"/>
    <w:rsid w:val="000E58DA"/>
    <w:rsid w:val="000E7078"/>
    <w:rsid w:val="000E7C66"/>
    <w:rsid w:val="000F01B1"/>
    <w:rsid w:val="000F0DF6"/>
    <w:rsid w:val="000F296D"/>
    <w:rsid w:val="000F2990"/>
    <w:rsid w:val="000F45EF"/>
    <w:rsid w:val="000F52FC"/>
    <w:rsid w:val="000F5312"/>
    <w:rsid w:val="000F5860"/>
    <w:rsid w:val="000F5C27"/>
    <w:rsid w:val="000F6B5D"/>
    <w:rsid w:val="000F7502"/>
    <w:rsid w:val="000F7D5A"/>
    <w:rsid w:val="001040B0"/>
    <w:rsid w:val="0010472F"/>
    <w:rsid w:val="00105C8C"/>
    <w:rsid w:val="001064C7"/>
    <w:rsid w:val="001065A5"/>
    <w:rsid w:val="00106C4B"/>
    <w:rsid w:val="001073E9"/>
    <w:rsid w:val="00111DB1"/>
    <w:rsid w:val="00111E9D"/>
    <w:rsid w:val="00112A74"/>
    <w:rsid w:val="00113173"/>
    <w:rsid w:val="00115B01"/>
    <w:rsid w:val="001168FD"/>
    <w:rsid w:val="0011793F"/>
    <w:rsid w:val="00121973"/>
    <w:rsid w:val="00122005"/>
    <w:rsid w:val="00122DE8"/>
    <w:rsid w:val="0012386D"/>
    <w:rsid w:val="00123CBF"/>
    <w:rsid w:val="001245B9"/>
    <w:rsid w:val="00124818"/>
    <w:rsid w:val="001259EC"/>
    <w:rsid w:val="00130FA0"/>
    <w:rsid w:val="00132055"/>
    <w:rsid w:val="001337E5"/>
    <w:rsid w:val="00133CCE"/>
    <w:rsid w:val="00133EE6"/>
    <w:rsid w:val="00134237"/>
    <w:rsid w:val="001347D6"/>
    <w:rsid w:val="00134A33"/>
    <w:rsid w:val="00135764"/>
    <w:rsid w:val="00136C03"/>
    <w:rsid w:val="00137918"/>
    <w:rsid w:val="00137E02"/>
    <w:rsid w:val="00140E70"/>
    <w:rsid w:val="00140F98"/>
    <w:rsid w:val="00143781"/>
    <w:rsid w:val="00144588"/>
    <w:rsid w:val="00144DE9"/>
    <w:rsid w:val="0014502F"/>
    <w:rsid w:val="001454CA"/>
    <w:rsid w:val="001472A0"/>
    <w:rsid w:val="00150223"/>
    <w:rsid w:val="0015138A"/>
    <w:rsid w:val="001515DE"/>
    <w:rsid w:val="00151668"/>
    <w:rsid w:val="0015353C"/>
    <w:rsid w:val="00153A78"/>
    <w:rsid w:val="00153B80"/>
    <w:rsid w:val="001546AC"/>
    <w:rsid w:val="00154FAF"/>
    <w:rsid w:val="00156DB0"/>
    <w:rsid w:val="001579B4"/>
    <w:rsid w:val="00157B76"/>
    <w:rsid w:val="00160C9F"/>
    <w:rsid w:val="00162F8E"/>
    <w:rsid w:val="001643F5"/>
    <w:rsid w:val="00165EED"/>
    <w:rsid w:val="00166AAC"/>
    <w:rsid w:val="00167027"/>
    <w:rsid w:val="001706F8"/>
    <w:rsid w:val="0017105E"/>
    <w:rsid w:val="0017110F"/>
    <w:rsid w:val="00171622"/>
    <w:rsid w:val="0017205B"/>
    <w:rsid w:val="0017226F"/>
    <w:rsid w:val="00172448"/>
    <w:rsid w:val="0017254A"/>
    <w:rsid w:val="00173CF6"/>
    <w:rsid w:val="00173D3D"/>
    <w:rsid w:val="001755B4"/>
    <w:rsid w:val="001755D1"/>
    <w:rsid w:val="0017595E"/>
    <w:rsid w:val="00176B9C"/>
    <w:rsid w:val="001774A2"/>
    <w:rsid w:val="00177DAA"/>
    <w:rsid w:val="00177F6E"/>
    <w:rsid w:val="00181A58"/>
    <w:rsid w:val="00181EED"/>
    <w:rsid w:val="00181FEA"/>
    <w:rsid w:val="00183717"/>
    <w:rsid w:val="00183770"/>
    <w:rsid w:val="00183E00"/>
    <w:rsid w:val="00184957"/>
    <w:rsid w:val="00184A99"/>
    <w:rsid w:val="0018527E"/>
    <w:rsid w:val="001856C4"/>
    <w:rsid w:val="00186016"/>
    <w:rsid w:val="001861B1"/>
    <w:rsid w:val="00186C4A"/>
    <w:rsid w:val="00186E7A"/>
    <w:rsid w:val="001879FF"/>
    <w:rsid w:val="00190002"/>
    <w:rsid w:val="0019309E"/>
    <w:rsid w:val="00195475"/>
    <w:rsid w:val="001954EA"/>
    <w:rsid w:val="00196D46"/>
    <w:rsid w:val="0019789B"/>
    <w:rsid w:val="001978D3"/>
    <w:rsid w:val="001A0202"/>
    <w:rsid w:val="001A0329"/>
    <w:rsid w:val="001A1955"/>
    <w:rsid w:val="001A1A81"/>
    <w:rsid w:val="001A2233"/>
    <w:rsid w:val="001A337C"/>
    <w:rsid w:val="001A339B"/>
    <w:rsid w:val="001A33E6"/>
    <w:rsid w:val="001A3AF2"/>
    <w:rsid w:val="001A3CFD"/>
    <w:rsid w:val="001A4D6B"/>
    <w:rsid w:val="001A5094"/>
    <w:rsid w:val="001A540B"/>
    <w:rsid w:val="001A6108"/>
    <w:rsid w:val="001A7439"/>
    <w:rsid w:val="001A7721"/>
    <w:rsid w:val="001A7B7D"/>
    <w:rsid w:val="001B01BF"/>
    <w:rsid w:val="001B1606"/>
    <w:rsid w:val="001B4A55"/>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4CE"/>
    <w:rsid w:val="001D3DB2"/>
    <w:rsid w:val="001D49D5"/>
    <w:rsid w:val="001D59B7"/>
    <w:rsid w:val="001D5D71"/>
    <w:rsid w:val="001D6262"/>
    <w:rsid w:val="001D68D4"/>
    <w:rsid w:val="001D6A96"/>
    <w:rsid w:val="001D6C3D"/>
    <w:rsid w:val="001D70A0"/>
    <w:rsid w:val="001E00BA"/>
    <w:rsid w:val="001E0851"/>
    <w:rsid w:val="001E1BEE"/>
    <w:rsid w:val="001E2846"/>
    <w:rsid w:val="001E3CDD"/>
    <w:rsid w:val="001E5541"/>
    <w:rsid w:val="001E5FAA"/>
    <w:rsid w:val="001F0E28"/>
    <w:rsid w:val="001F0EC2"/>
    <w:rsid w:val="001F182A"/>
    <w:rsid w:val="001F31CB"/>
    <w:rsid w:val="001F41DF"/>
    <w:rsid w:val="001F4F39"/>
    <w:rsid w:val="001F5949"/>
    <w:rsid w:val="001F5D9D"/>
    <w:rsid w:val="001F799A"/>
    <w:rsid w:val="001F7D79"/>
    <w:rsid w:val="00201406"/>
    <w:rsid w:val="002022B2"/>
    <w:rsid w:val="0020261F"/>
    <w:rsid w:val="00202780"/>
    <w:rsid w:val="00202B1B"/>
    <w:rsid w:val="00203023"/>
    <w:rsid w:val="00210100"/>
    <w:rsid w:val="00210DFC"/>
    <w:rsid w:val="00211365"/>
    <w:rsid w:val="002115CC"/>
    <w:rsid w:val="00212655"/>
    <w:rsid w:val="00213ECA"/>
    <w:rsid w:val="00216DCB"/>
    <w:rsid w:val="0021758E"/>
    <w:rsid w:val="00217593"/>
    <w:rsid w:val="0021776F"/>
    <w:rsid w:val="00217F87"/>
    <w:rsid w:val="00220189"/>
    <w:rsid w:val="00220529"/>
    <w:rsid w:val="00220CE1"/>
    <w:rsid w:val="00222C04"/>
    <w:rsid w:val="002232E1"/>
    <w:rsid w:val="00224625"/>
    <w:rsid w:val="00224E8C"/>
    <w:rsid w:val="00225DC9"/>
    <w:rsid w:val="00227A65"/>
    <w:rsid w:val="00231123"/>
    <w:rsid w:val="002323B4"/>
    <w:rsid w:val="002335E4"/>
    <w:rsid w:val="00233DA7"/>
    <w:rsid w:val="002340CF"/>
    <w:rsid w:val="0023438F"/>
    <w:rsid w:val="002354A9"/>
    <w:rsid w:val="00235E81"/>
    <w:rsid w:val="002405D9"/>
    <w:rsid w:val="002409C7"/>
    <w:rsid w:val="00240A2F"/>
    <w:rsid w:val="00241623"/>
    <w:rsid w:val="002421A4"/>
    <w:rsid w:val="002450A3"/>
    <w:rsid w:val="002451EE"/>
    <w:rsid w:val="00246E09"/>
    <w:rsid w:val="00247695"/>
    <w:rsid w:val="00251FAE"/>
    <w:rsid w:val="00252A99"/>
    <w:rsid w:val="00253EBE"/>
    <w:rsid w:val="0025469A"/>
    <w:rsid w:val="00255C05"/>
    <w:rsid w:val="0025632E"/>
    <w:rsid w:val="002564DA"/>
    <w:rsid w:val="00256E00"/>
    <w:rsid w:val="00257405"/>
    <w:rsid w:val="00260EA3"/>
    <w:rsid w:val="00261075"/>
    <w:rsid w:val="0026169F"/>
    <w:rsid w:val="0026187B"/>
    <w:rsid w:val="00261E9B"/>
    <w:rsid w:val="002626A7"/>
    <w:rsid w:val="0026280E"/>
    <w:rsid w:val="00264AC4"/>
    <w:rsid w:val="00267621"/>
    <w:rsid w:val="002677B6"/>
    <w:rsid w:val="00267A89"/>
    <w:rsid w:val="00267B45"/>
    <w:rsid w:val="00273480"/>
    <w:rsid w:val="00275382"/>
    <w:rsid w:val="00275484"/>
    <w:rsid w:val="00275B52"/>
    <w:rsid w:val="00275D44"/>
    <w:rsid w:val="002762BA"/>
    <w:rsid w:val="0027645B"/>
    <w:rsid w:val="00280A00"/>
    <w:rsid w:val="00282D27"/>
    <w:rsid w:val="0028378A"/>
    <w:rsid w:val="00283846"/>
    <w:rsid w:val="002850AA"/>
    <w:rsid w:val="002853BA"/>
    <w:rsid w:val="00285C0B"/>
    <w:rsid w:val="00290A07"/>
    <w:rsid w:val="002936C6"/>
    <w:rsid w:val="00294035"/>
    <w:rsid w:val="002946B4"/>
    <w:rsid w:val="002950A4"/>
    <w:rsid w:val="00295196"/>
    <w:rsid w:val="00297087"/>
    <w:rsid w:val="002976BD"/>
    <w:rsid w:val="00297817"/>
    <w:rsid w:val="00297A2C"/>
    <w:rsid w:val="00297FF6"/>
    <w:rsid w:val="002A00DF"/>
    <w:rsid w:val="002A03D0"/>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3C9"/>
    <w:rsid w:val="002B7836"/>
    <w:rsid w:val="002B7C4B"/>
    <w:rsid w:val="002B7C70"/>
    <w:rsid w:val="002B7CA2"/>
    <w:rsid w:val="002C04DE"/>
    <w:rsid w:val="002C092A"/>
    <w:rsid w:val="002C135D"/>
    <w:rsid w:val="002C1CE1"/>
    <w:rsid w:val="002C2799"/>
    <w:rsid w:val="002C3604"/>
    <w:rsid w:val="002C439D"/>
    <w:rsid w:val="002C443B"/>
    <w:rsid w:val="002C60BA"/>
    <w:rsid w:val="002C660E"/>
    <w:rsid w:val="002D0DE4"/>
    <w:rsid w:val="002D0F59"/>
    <w:rsid w:val="002D4FE0"/>
    <w:rsid w:val="002D5026"/>
    <w:rsid w:val="002D5200"/>
    <w:rsid w:val="002D61FB"/>
    <w:rsid w:val="002D688D"/>
    <w:rsid w:val="002E0D08"/>
    <w:rsid w:val="002E22E4"/>
    <w:rsid w:val="002E3EDE"/>
    <w:rsid w:val="002E50B7"/>
    <w:rsid w:val="002E66C2"/>
    <w:rsid w:val="002F0911"/>
    <w:rsid w:val="002F18F2"/>
    <w:rsid w:val="002F23EC"/>
    <w:rsid w:val="002F308B"/>
    <w:rsid w:val="002F753A"/>
    <w:rsid w:val="003020AE"/>
    <w:rsid w:val="003035F2"/>
    <w:rsid w:val="003068B6"/>
    <w:rsid w:val="00307041"/>
    <w:rsid w:val="003072F3"/>
    <w:rsid w:val="0030785F"/>
    <w:rsid w:val="00312933"/>
    <w:rsid w:val="00313F45"/>
    <w:rsid w:val="0031439F"/>
    <w:rsid w:val="0031694A"/>
    <w:rsid w:val="00317C62"/>
    <w:rsid w:val="0032206A"/>
    <w:rsid w:val="00322A3A"/>
    <w:rsid w:val="00324D26"/>
    <w:rsid w:val="00324F73"/>
    <w:rsid w:val="00327E5C"/>
    <w:rsid w:val="003315D1"/>
    <w:rsid w:val="003316F0"/>
    <w:rsid w:val="00331B32"/>
    <w:rsid w:val="0033244C"/>
    <w:rsid w:val="00334764"/>
    <w:rsid w:val="0033582B"/>
    <w:rsid w:val="00336A23"/>
    <w:rsid w:val="00336D05"/>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2185"/>
    <w:rsid w:val="00353B3B"/>
    <w:rsid w:val="00354788"/>
    <w:rsid w:val="003560BD"/>
    <w:rsid w:val="00356613"/>
    <w:rsid w:val="003568C8"/>
    <w:rsid w:val="00360708"/>
    <w:rsid w:val="00360F92"/>
    <w:rsid w:val="00360FC0"/>
    <w:rsid w:val="00362191"/>
    <w:rsid w:val="003624CE"/>
    <w:rsid w:val="003626A4"/>
    <w:rsid w:val="003643F2"/>
    <w:rsid w:val="0036463D"/>
    <w:rsid w:val="0036466E"/>
    <w:rsid w:val="00364CFB"/>
    <w:rsid w:val="003663C1"/>
    <w:rsid w:val="00366841"/>
    <w:rsid w:val="00367540"/>
    <w:rsid w:val="0036766A"/>
    <w:rsid w:val="0037105B"/>
    <w:rsid w:val="00372811"/>
    <w:rsid w:val="00375A47"/>
    <w:rsid w:val="003769F9"/>
    <w:rsid w:val="00376FCF"/>
    <w:rsid w:val="00377264"/>
    <w:rsid w:val="003776D1"/>
    <w:rsid w:val="00377A28"/>
    <w:rsid w:val="00377F49"/>
    <w:rsid w:val="00381980"/>
    <w:rsid w:val="00382C98"/>
    <w:rsid w:val="00383877"/>
    <w:rsid w:val="0038398A"/>
    <w:rsid w:val="00384080"/>
    <w:rsid w:val="0038449A"/>
    <w:rsid w:val="00385DA1"/>
    <w:rsid w:val="00385E08"/>
    <w:rsid w:val="00390BB8"/>
    <w:rsid w:val="00395D50"/>
    <w:rsid w:val="00395D7D"/>
    <w:rsid w:val="003968B6"/>
    <w:rsid w:val="00396C21"/>
    <w:rsid w:val="00396DFF"/>
    <w:rsid w:val="0039709F"/>
    <w:rsid w:val="003A08F4"/>
    <w:rsid w:val="003A0B4F"/>
    <w:rsid w:val="003A14F9"/>
    <w:rsid w:val="003A15F5"/>
    <w:rsid w:val="003A2127"/>
    <w:rsid w:val="003A28EF"/>
    <w:rsid w:val="003A2C25"/>
    <w:rsid w:val="003A3064"/>
    <w:rsid w:val="003A3973"/>
    <w:rsid w:val="003A4845"/>
    <w:rsid w:val="003A4EFA"/>
    <w:rsid w:val="003A5A78"/>
    <w:rsid w:val="003A6713"/>
    <w:rsid w:val="003A6E84"/>
    <w:rsid w:val="003A6FC8"/>
    <w:rsid w:val="003B2183"/>
    <w:rsid w:val="003B24A0"/>
    <w:rsid w:val="003B2A72"/>
    <w:rsid w:val="003B376D"/>
    <w:rsid w:val="003B4E20"/>
    <w:rsid w:val="003B53B9"/>
    <w:rsid w:val="003B5A1A"/>
    <w:rsid w:val="003B6991"/>
    <w:rsid w:val="003C0320"/>
    <w:rsid w:val="003C2BC5"/>
    <w:rsid w:val="003C322A"/>
    <w:rsid w:val="003C34BF"/>
    <w:rsid w:val="003C3A39"/>
    <w:rsid w:val="003C3C98"/>
    <w:rsid w:val="003C4EE5"/>
    <w:rsid w:val="003C618C"/>
    <w:rsid w:val="003D1DD9"/>
    <w:rsid w:val="003D2E94"/>
    <w:rsid w:val="003D37DF"/>
    <w:rsid w:val="003D3DFD"/>
    <w:rsid w:val="003D43B3"/>
    <w:rsid w:val="003D7716"/>
    <w:rsid w:val="003E0649"/>
    <w:rsid w:val="003E31FF"/>
    <w:rsid w:val="003E336B"/>
    <w:rsid w:val="003E593F"/>
    <w:rsid w:val="003E5D69"/>
    <w:rsid w:val="003E60A7"/>
    <w:rsid w:val="003E7812"/>
    <w:rsid w:val="003F2468"/>
    <w:rsid w:val="003F3BEC"/>
    <w:rsid w:val="003F51CA"/>
    <w:rsid w:val="003F5406"/>
    <w:rsid w:val="003F5BFC"/>
    <w:rsid w:val="003F5E44"/>
    <w:rsid w:val="003F6DF3"/>
    <w:rsid w:val="003F72DE"/>
    <w:rsid w:val="003F7D72"/>
    <w:rsid w:val="003F7DC3"/>
    <w:rsid w:val="00400B3F"/>
    <w:rsid w:val="00401208"/>
    <w:rsid w:val="00401233"/>
    <w:rsid w:val="00401CB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11333"/>
    <w:rsid w:val="004115ED"/>
    <w:rsid w:val="004118FB"/>
    <w:rsid w:val="00411DAC"/>
    <w:rsid w:val="0041219B"/>
    <w:rsid w:val="00415315"/>
    <w:rsid w:val="00415B0A"/>
    <w:rsid w:val="00415EF7"/>
    <w:rsid w:val="004205E3"/>
    <w:rsid w:val="00420793"/>
    <w:rsid w:val="004208B9"/>
    <w:rsid w:val="004212FD"/>
    <w:rsid w:val="00421F78"/>
    <w:rsid w:val="0042257F"/>
    <w:rsid w:val="0042269D"/>
    <w:rsid w:val="00423456"/>
    <w:rsid w:val="0042348E"/>
    <w:rsid w:val="0042376D"/>
    <w:rsid w:val="00425E2C"/>
    <w:rsid w:val="00425F8C"/>
    <w:rsid w:val="00430AF7"/>
    <w:rsid w:val="00431814"/>
    <w:rsid w:val="004325FF"/>
    <w:rsid w:val="00432E64"/>
    <w:rsid w:val="00434E33"/>
    <w:rsid w:val="004350E8"/>
    <w:rsid w:val="00435793"/>
    <w:rsid w:val="00435963"/>
    <w:rsid w:val="0043628F"/>
    <w:rsid w:val="00436EEE"/>
    <w:rsid w:val="00436FC1"/>
    <w:rsid w:val="00441103"/>
    <w:rsid w:val="00443828"/>
    <w:rsid w:val="00443C9C"/>
    <w:rsid w:val="004443C7"/>
    <w:rsid w:val="00444EEF"/>
    <w:rsid w:val="004459EC"/>
    <w:rsid w:val="00445FFB"/>
    <w:rsid w:val="0045025E"/>
    <w:rsid w:val="0045126C"/>
    <w:rsid w:val="00452324"/>
    <w:rsid w:val="004527AB"/>
    <w:rsid w:val="004546C8"/>
    <w:rsid w:val="004557B2"/>
    <w:rsid w:val="004562A1"/>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2F4"/>
    <w:rsid w:val="00481AC8"/>
    <w:rsid w:val="00482F8F"/>
    <w:rsid w:val="00483FF3"/>
    <w:rsid w:val="0048553B"/>
    <w:rsid w:val="00485C09"/>
    <w:rsid w:val="00487668"/>
    <w:rsid w:val="00492153"/>
    <w:rsid w:val="00492967"/>
    <w:rsid w:val="00493200"/>
    <w:rsid w:val="00494912"/>
    <w:rsid w:val="00495583"/>
    <w:rsid w:val="004961B6"/>
    <w:rsid w:val="00496FF5"/>
    <w:rsid w:val="004979A9"/>
    <w:rsid w:val="00497E7F"/>
    <w:rsid w:val="004A04D6"/>
    <w:rsid w:val="004A21F7"/>
    <w:rsid w:val="004A2EF2"/>
    <w:rsid w:val="004A424C"/>
    <w:rsid w:val="004A7808"/>
    <w:rsid w:val="004B2978"/>
    <w:rsid w:val="004B2C13"/>
    <w:rsid w:val="004B2D9A"/>
    <w:rsid w:val="004B37E1"/>
    <w:rsid w:val="004B4693"/>
    <w:rsid w:val="004B4D8E"/>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5DD4"/>
    <w:rsid w:val="004C731E"/>
    <w:rsid w:val="004C7CB0"/>
    <w:rsid w:val="004C7D10"/>
    <w:rsid w:val="004D0209"/>
    <w:rsid w:val="004D0C87"/>
    <w:rsid w:val="004D1B1E"/>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1F8F"/>
    <w:rsid w:val="004F2BBB"/>
    <w:rsid w:val="004F303C"/>
    <w:rsid w:val="004F3F4A"/>
    <w:rsid w:val="004F560E"/>
    <w:rsid w:val="00500C1B"/>
    <w:rsid w:val="005017C8"/>
    <w:rsid w:val="005017F6"/>
    <w:rsid w:val="00501EE1"/>
    <w:rsid w:val="005026CB"/>
    <w:rsid w:val="005032AE"/>
    <w:rsid w:val="00503352"/>
    <w:rsid w:val="00505E1C"/>
    <w:rsid w:val="005061BE"/>
    <w:rsid w:val="00511642"/>
    <w:rsid w:val="005119E4"/>
    <w:rsid w:val="00512B19"/>
    <w:rsid w:val="00513BE4"/>
    <w:rsid w:val="00514134"/>
    <w:rsid w:val="005141A5"/>
    <w:rsid w:val="005144B1"/>
    <w:rsid w:val="005150DD"/>
    <w:rsid w:val="0051572E"/>
    <w:rsid w:val="005160DB"/>
    <w:rsid w:val="0051635E"/>
    <w:rsid w:val="00516465"/>
    <w:rsid w:val="00516AF5"/>
    <w:rsid w:val="00517998"/>
    <w:rsid w:val="00521E29"/>
    <w:rsid w:val="0052228E"/>
    <w:rsid w:val="005238F5"/>
    <w:rsid w:val="00524E53"/>
    <w:rsid w:val="00524F12"/>
    <w:rsid w:val="0052532D"/>
    <w:rsid w:val="00526A00"/>
    <w:rsid w:val="00527169"/>
    <w:rsid w:val="005274E0"/>
    <w:rsid w:val="00527542"/>
    <w:rsid w:val="00527793"/>
    <w:rsid w:val="00534E14"/>
    <w:rsid w:val="00535D5C"/>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3EF"/>
    <w:rsid w:val="005468A2"/>
    <w:rsid w:val="005468C6"/>
    <w:rsid w:val="00546DBF"/>
    <w:rsid w:val="005521B3"/>
    <w:rsid w:val="0055380A"/>
    <w:rsid w:val="00553AE1"/>
    <w:rsid w:val="005560D3"/>
    <w:rsid w:val="005565B1"/>
    <w:rsid w:val="0055747E"/>
    <w:rsid w:val="00557F21"/>
    <w:rsid w:val="005635DA"/>
    <w:rsid w:val="00563CCF"/>
    <w:rsid w:val="00564198"/>
    <w:rsid w:val="00564DF0"/>
    <w:rsid w:val="005657E3"/>
    <w:rsid w:val="0056581D"/>
    <w:rsid w:val="005664A7"/>
    <w:rsid w:val="005670BF"/>
    <w:rsid w:val="0056771E"/>
    <w:rsid w:val="00570EFE"/>
    <w:rsid w:val="00571857"/>
    <w:rsid w:val="00571CC4"/>
    <w:rsid w:val="00572133"/>
    <w:rsid w:val="00572923"/>
    <w:rsid w:val="005745CA"/>
    <w:rsid w:val="00574E6B"/>
    <w:rsid w:val="005757EA"/>
    <w:rsid w:val="00576872"/>
    <w:rsid w:val="00581E23"/>
    <w:rsid w:val="0058249D"/>
    <w:rsid w:val="0058352F"/>
    <w:rsid w:val="0058417F"/>
    <w:rsid w:val="00584732"/>
    <w:rsid w:val="00584862"/>
    <w:rsid w:val="00585531"/>
    <w:rsid w:val="00585C23"/>
    <w:rsid w:val="00586886"/>
    <w:rsid w:val="00587206"/>
    <w:rsid w:val="0058751F"/>
    <w:rsid w:val="00587C85"/>
    <w:rsid w:val="00587FEB"/>
    <w:rsid w:val="005900B5"/>
    <w:rsid w:val="0059065C"/>
    <w:rsid w:val="005916A7"/>
    <w:rsid w:val="005919B8"/>
    <w:rsid w:val="005926D3"/>
    <w:rsid w:val="00592F00"/>
    <w:rsid w:val="005936E7"/>
    <w:rsid w:val="00593EB1"/>
    <w:rsid w:val="005945D3"/>
    <w:rsid w:val="00594A66"/>
    <w:rsid w:val="005957A3"/>
    <w:rsid w:val="00597CA9"/>
    <w:rsid w:val="00597DDF"/>
    <w:rsid w:val="005A00DC"/>
    <w:rsid w:val="005A2F8F"/>
    <w:rsid w:val="005A5393"/>
    <w:rsid w:val="005A5604"/>
    <w:rsid w:val="005A5A03"/>
    <w:rsid w:val="005A5DD8"/>
    <w:rsid w:val="005A6D34"/>
    <w:rsid w:val="005B0E46"/>
    <w:rsid w:val="005B1459"/>
    <w:rsid w:val="005B175E"/>
    <w:rsid w:val="005B2D21"/>
    <w:rsid w:val="005B300C"/>
    <w:rsid w:val="005B4475"/>
    <w:rsid w:val="005B61E2"/>
    <w:rsid w:val="005B6254"/>
    <w:rsid w:val="005B7567"/>
    <w:rsid w:val="005B7E9B"/>
    <w:rsid w:val="005C0080"/>
    <w:rsid w:val="005C23AC"/>
    <w:rsid w:val="005C30A2"/>
    <w:rsid w:val="005C3525"/>
    <w:rsid w:val="005C3BBF"/>
    <w:rsid w:val="005C5235"/>
    <w:rsid w:val="005C580C"/>
    <w:rsid w:val="005C7009"/>
    <w:rsid w:val="005C700C"/>
    <w:rsid w:val="005D096B"/>
    <w:rsid w:val="005D0C44"/>
    <w:rsid w:val="005D15A3"/>
    <w:rsid w:val="005D295B"/>
    <w:rsid w:val="005D337C"/>
    <w:rsid w:val="005D46C4"/>
    <w:rsid w:val="005D59F1"/>
    <w:rsid w:val="005D6B5F"/>
    <w:rsid w:val="005D7029"/>
    <w:rsid w:val="005D70D6"/>
    <w:rsid w:val="005E1D91"/>
    <w:rsid w:val="005E1DCF"/>
    <w:rsid w:val="005E20BA"/>
    <w:rsid w:val="005E224E"/>
    <w:rsid w:val="005E3499"/>
    <w:rsid w:val="005E34F5"/>
    <w:rsid w:val="005E4528"/>
    <w:rsid w:val="005E461C"/>
    <w:rsid w:val="005E4B7D"/>
    <w:rsid w:val="005E79FF"/>
    <w:rsid w:val="005F143F"/>
    <w:rsid w:val="005F3529"/>
    <w:rsid w:val="005F42EA"/>
    <w:rsid w:val="005F444B"/>
    <w:rsid w:val="005F4537"/>
    <w:rsid w:val="005F460A"/>
    <w:rsid w:val="005F49F8"/>
    <w:rsid w:val="005F4D49"/>
    <w:rsid w:val="005F56CB"/>
    <w:rsid w:val="005F5958"/>
    <w:rsid w:val="005F6BCA"/>
    <w:rsid w:val="005F6D0F"/>
    <w:rsid w:val="005F778B"/>
    <w:rsid w:val="005F7D29"/>
    <w:rsid w:val="00601119"/>
    <w:rsid w:val="006011A3"/>
    <w:rsid w:val="006016D2"/>
    <w:rsid w:val="006048F3"/>
    <w:rsid w:val="00604FDD"/>
    <w:rsid w:val="00607B10"/>
    <w:rsid w:val="00610810"/>
    <w:rsid w:val="00611809"/>
    <w:rsid w:val="00611965"/>
    <w:rsid w:val="00613977"/>
    <w:rsid w:val="00614329"/>
    <w:rsid w:val="006153DD"/>
    <w:rsid w:val="006155C7"/>
    <w:rsid w:val="0061613B"/>
    <w:rsid w:val="00617529"/>
    <w:rsid w:val="00617BE2"/>
    <w:rsid w:val="006207D3"/>
    <w:rsid w:val="00620859"/>
    <w:rsid w:val="006211C6"/>
    <w:rsid w:val="006219F0"/>
    <w:rsid w:val="006239A9"/>
    <w:rsid w:val="00627C19"/>
    <w:rsid w:val="00627CAF"/>
    <w:rsid w:val="0063048B"/>
    <w:rsid w:val="00630B83"/>
    <w:rsid w:val="00630D74"/>
    <w:rsid w:val="00630F06"/>
    <w:rsid w:val="00631CC8"/>
    <w:rsid w:val="006336E9"/>
    <w:rsid w:val="00634653"/>
    <w:rsid w:val="0063467A"/>
    <w:rsid w:val="00634744"/>
    <w:rsid w:val="00634CEB"/>
    <w:rsid w:val="00636C3B"/>
    <w:rsid w:val="0064083F"/>
    <w:rsid w:val="00640FFB"/>
    <w:rsid w:val="0064103C"/>
    <w:rsid w:val="00641F0F"/>
    <w:rsid w:val="0064245D"/>
    <w:rsid w:val="0064257C"/>
    <w:rsid w:val="00642895"/>
    <w:rsid w:val="006447D0"/>
    <w:rsid w:val="00647AA3"/>
    <w:rsid w:val="006501B6"/>
    <w:rsid w:val="00651DA2"/>
    <w:rsid w:val="00652DEB"/>
    <w:rsid w:val="00654490"/>
    <w:rsid w:val="00655612"/>
    <w:rsid w:val="0065690E"/>
    <w:rsid w:val="00656C49"/>
    <w:rsid w:val="006608BD"/>
    <w:rsid w:val="00660B03"/>
    <w:rsid w:val="00661BE8"/>
    <w:rsid w:val="00662114"/>
    <w:rsid w:val="006623C8"/>
    <w:rsid w:val="00662AF2"/>
    <w:rsid w:val="00664A13"/>
    <w:rsid w:val="00665343"/>
    <w:rsid w:val="0066629A"/>
    <w:rsid w:val="006669DD"/>
    <w:rsid w:val="00667E73"/>
    <w:rsid w:val="00671286"/>
    <w:rsid w:val="00672AE5"/>
    <w:rsid w:val="00673C92"/>
    <w:rsid w:val="006747F2"/>
    <w:rsid w:val="006763E7"/>
    <w:rsid w:val="0067728C"/>
    <w:rsid w:val="00680263"/>
    <w:rsid w:val="0068301F"/>
    <w:rsid w:val="00683B85"/>
    <w:rsid w:val="00684B5A"/>
    <w:rsid w:val="00685EF6"/>
    <w:rsid w:val="0068772C"/>
    <w:rsid w:val="006904C3"/>
    <w:rsid w:val="006921DC"/>
    <w:rsid w:val="0069282C"/>
    <w:rsid w:val="00693A92"/>
    <w:rsid w:val="00693B53"/>
    <w:rsid w:val="00695BA5"/>
    <w:rsid w:val="006976BC"/>
    <w:rsid w:val="006977D0"/>
    <w:rsid w:val="00697C1B"/>
    <w:rsid w:val="006A1595"/>
    <w:rsid w:val="006A2B62"/>
    <w:rsid w:val="006A3393"/>
    <w:rsid w:val="006A3F79"/>
    <w:rsid w:val="006A4839"/>
    <w:rsid w:val="006A4DFE"/>
    <w:rsid w:val="006A5C49"/>
    <w:rsid w:val="006A5F8E"/>
    <w:rsid w:val="006A6371"/>
    <w:rsid w:val="006A67DA"/>
    <w:rsid w:val="006A70E6"/>
    <w:rsid w:val="006A7830"/>
    <w:rsid w:val="006A7855"/>
    <w:rsid w:val="006B0176"/>
    <w:rsid w:val="006B0869"/>
    <w:rsid w:val="006B11EA"/>
    <w:rsid w:val="006B1B67"/>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3CB5"/>
    <w:rsid w:val="006C4C52"/>
    <w:rsid w:val="006C5992"/>
    <w:rsid w:val="006C7EBB"/>
    <w:rsid w:val="006D0509"/>
    <w:rsid w:val="006D2ED9"/>
    <w:rsid w:val="006D3286"/>
    <w:rsid w:val="006D3EB0"/>
    <w:rsid w:val="006D6F90"/>
    <w:rsid w:val="006D70C7"/>
    <w:rsid w:val="006D72CD"/>
    <w:rsid w:val="006D73C3"/>
    <w:rsid w:val="006E0C8B"/>
    <w:rsid w:val="006E16B7"/>
    <w:rsid w:val="006E194D"/>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7E2"/>
    <w:rsid w:val="00722DCA"/>
    <w:rsid w:val="0072428F"/>
    <w:rsid w:val="007258CF"/>
    <w:rsid w:val="00725D92"/>
    <w:rsid w:val="00727BE0"/>
    <w:rsid w:val="007339A4"/>
    <w:rsid w:val="00733A92"/>
    <w:rsid w:val="00733CBF"/>
    <w:rsid w:val="0073407A"/>
    <w:rsid w:val="007341E1"/>
    <w:rsid w:val="00734EA1"/>
    <w:rsid w:val="00735A1B"/>
    <w:rsid w:val="00740FD0"/>
    <w:rsid w:val="007442B8"/>
    <w:rsid w:val="00744509"/>
    <w:rsid w:val="00744AD6"/>
    <w:rsid w:val="00744BCE"/>
    <w:rsid w:val="00744F0D"/>
    <w:rsid w:val="00745C54"/>
    <w:rsid w:val="0074652C"/>
    <w:rsid w:val="0074771B"/>
    <w:rsid w:val="00750238"/>
    <w:rsid w:val="007517E3"/>
    <w:rsid w:val="00751B82"/>
    <w:rsid w:val="00752583"/>
    <w:rsid w:val="00752677"/>
    <w:rsid w:val="0075329E"/>
    <w:rsid w:val="00754D85"/>
    <w:rsid w:val="007558A7"/>
    <w:rsid w:val="00756092"/>
    <w:rsid w:val="007565ED"/>
    <w:rsid w:val="0076063C"/>
    <w:rsid w:val="00760792"/>
    <w:rsid w:val="00760933"/>
    <w:rsid w:val="00761193"/>
    <w:rsid w:val="00761E44"/>
    <w:rsid w:val="0076211D"/>
    <w:rsid w:val="00762F12"/>
    <w:rsid w:val="00763015"/>
    <w:rsid w:val="007645FF"/>
    <w:rsid w:val="007647C7"/>
    <w:rsid w:val="007649AB"/>
    <w:rsid w:val="00764E9A"/>
    <w:rsid w:val="0076602F"/>
    <w:rsid w:val="007667FA"/>
    <w:rsid w:val="0077090E"/>
    <w:rsid w:val="00772645"/>
    <w:rsid w:val="00772DB5"/>
    <w:rsid w:val="00773332"/>
    <w:rsid w:val="0077494D"/>
    <w:rsid w:val="007756F3"/>
    <w:rsid w:val="00777018"/>
    <w:rsid w:val="007772E0"/>
    <w:rsid w:val="0078086D"/>
    <w:rsid w:val="00781426"/>
    <w:rsid w:val="007826FE"/>
    <w:rsid w:val="00782EBE"/>
    <w:rsid w:val="00783089"/>
    <w:rsid w:val="007835D4"/>
    <w:rsid w:val="00783C32"/>
    <w:rsid w:val="007843C7"/>
    <w:rsid w:val="00784D09"/>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AD1"/>
    <w:rsid w:val="007A4C31"/>
    <w:rsid w:val="007A56F8"/>
    <w:rsid w:val="007A60F9"/>
    <w:rsid w:val="007B11BC"/>
    <w:rsid w:val="007B1474"/>
    <w:rsid w:val="007B1513"/>
    <w:rsid w:val="007B1B37"/>
    <w:rsid w:val="007B25EA"/>
    <w:rsid w:val="007B321E"/>
    <w:rsid w:val="007B34A5"/>
    <w:rsid w:val="007B63BE"/>
    <w:rsid w:val="007B7121"/>
    <w:rsid w:val="007C0381"/>
    <w:rsid w:val="007C0E73"/>
    <w:rsid w:val="007C1619"/>
    <w:rsid w:val="007C1C9C"/>
    <w:rsid w:val="007C2E3A"/>
    <w:rsid w:val="007C349F"/>
    <w:rsid w:val="007C5688"/>
    <w:rsid w:val="007C5921"/>
    <w:rsid w:val="007C66B2"/>
    <w:rsid w:val="007D156F"/>
    <w:rsid w:val="007D2361"/>
    <w:rsid w:val="007D2552"/>
    <w:rsid w:val="007E0181"/>
    <w:rsid w:val="007E05E8"/>
    <w:rsid w:val="007E0E37"/>
    <w:rsid w:val="007E1AF1"/>
    <w:rsid w:val="007E213B"/>
    <w:rsid w:val="007E253E"/>
    <w:rsid w:val="007E2B3E"/>
    <w:rsid w:val="007E333D"/>
    <w:rsid w:val="007E3676"/>
    <w:rsid w:val="007E3E0C"/>
    <w:rsid w:val="007E4AF3"/>
    <w:rsid w:val="007E5918"/>
    <w:rsid w:val="007E670F"/>
    <w:rsid w:val="007E79CB"/>
    <w:rsid w:val="007F0641"/>
    <w:rsid w:val="007F0EF0"/>
    <w:rsid w:val="007F1645"/>
    <w:rsid w:val="007F2468"/>
    <w:rsid w:val="007F3E5E"/>
    <w:rsid w:val="007F5CDE"/>
    <w:rsid w:val="007F5F0C"/>
    <w:rsid w:val="007F6681"/>
    <w:rsid w:val="007F71B7"/>
    <w:rsid w:val="007F7763"/>
    <w:rsid w:val="0080044D"/>
    <w:rsid w:val="00800D40"/>
    <w:rsid w:val="008019C7"/>
    <w:rsid w:val="00801FA6"/>
    <w:rsid w:val="00803751"/>
    <w:rsid w:val="008037F5"/>
    <w:rsid w:val="008054D9"/>
    <w:rsid w:val="00806328"/>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5E4A"/>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520"/>
    <w:rsid w:val="00833E3D"/>
    <w:rsid w:val="00834EFF"/>
    <w:rsid w:val="008361CE"/>
    <w:rsid w:val="00836E2B"/>
    <w:rsid w:val="00837372"/>
    <w:rsid w:val="008406E8"/>
    <w:rsid w:val="00843C01"/>
    <w:rsid w:val="00843EA0"/>
    <w:rsid w:val="00844ABF"/>
    <w:rsid w:val="0084578F"/>
    <w:rsid w:val="0084605D"/>
    <w:rsid w:val="0084682A"/>
    <w:rsid w:val="00847713"/>
    <w:rsid w:val="00847F4A"/>
    <w:rsid w:val="0085038C"/>
    <w:rsid w:val="00850EB7"/>
    <w:rsid w:val="00852352"/>
    <w:rsid w:val="00852359"/>
    <w:rsid w:val="00853D97"/>
    <w:rsid w:val="00853E97"/>
    <w:rsid w:val="008544D3"/>
    <w:rsid w:val="00855238"/>
    <w:rsid w:val="00855AAD"/>
    <w:rsid w:val="0085618C"/>
    <w:rsid w:val="008601B7"/>
    <w:rsid w:val="008602A0"/>
    <w:rsid w:val="00860434"/>
    <w:rsid w:val="00862B0E"/>
    <w:rsid w:val="00863888"/>
    <w:rsid w:val="00864C1F"/>
    <w:rsid w:val="0086502D"/>
    <w:rsid w:val="00866F76"/>
    <w:rsid w:val="00867314"/>
    <w:rsid w:val="00867B1A"/>
    <w:rsid w:val="00870280"/>
    <w:rsid w:val="0087109F"/>
    <w:rsid w:val="00872B13"/>
    <w:rsid w:val="00873B42"/>
    <w:rsid w:val="00874335"/>
    <w:rsid w:val="00874A93"/>
    <w:rsid w:val="00875AB1"/>
    <w:rsid w:val="00876E1A"/>
    <w:rsid w:val="00880A1A"/>
    <w:rsid w:val="00883D14"/>
    <w:rsid w:val="008852B6"/>
    <w:rsid w:val="00885596"/>
    <w:rsid w:val="008863B0"/>
    <w:rsid w:val="0088652F"/>
    <w:rsid w:val="00886586"/>
    <w:rsid w:val="008871D8"/>
    <w:rsid w:val="008910DF"/>
    <w:rsid w:val="00893C86"/>
    <w:rsid w:val="00894009"/>
    <w:rsid w:val="008944D8"/>
    <w:rsid w:val="00894628"/>
    <w:rsid w:val="00894FAE"/>
    <w:rsid w:val="008956FF"/>
    <w:rsid w:val="00896A0C"/>
    <w:rsid w:val="00897C04"/>
    <w:rsid w:val="008A0916"/>
    <w:rsid w:val="008A1581"/>
    <w:rsid w:val="008A1BA0"/>
    <w:rsid w:val="008A28F3"/>
    <w:rsid w:val="008A2BA3"/>
    <w:rsid w:val="008A2E28"/>
    <w:rsid w:val="008A2F04"/>
    <w:rsid w:val="008A393F"/>
    <w:rsid w:val="008A3AF4"/>
    <w:rsid w:val="008A4005"/>
    <w:rsid w:val="008A6902"/>
    <w:rsid w:val="008A78BC"/>
    <w:rsid w:val="008B02DC"/>
    <w:rsid w:val="008B107A"/>
    <w:rsid w:val="008B4001"/>
    <w:rsid w:val="008B410B"/>
    <w:rsid w:val="008B5E3B"/>
    <w:rsid w:val="008B63D6"/>
    <w:rsid w:val="008B7371"/>
    <w:rsid w:val="008C3340"/>
    <w:rsid w:val="008C41EC"/>
    <w:rsid w:val="008C4E56"/>
    <w:rsid w:val="008C70BC"/>
    <w:rsid w:val="008C7469"/>
    <w:rsid w:val="008D0D62"/>
    <w:rsid w:val="008D1769"/>
    <w:rsid w:val="008D2140"/>
    <w:rsid w:val="008D21FD"/>
    <w:rsid w:val="008D3BB3"/>
    <w:rsid w:val="008D52AE"/>
    <w:rsid w:val="008D595D"/>
    <w:rsid w:val="008D7326"/>
    <w:rsid w:val="008D7C0F"/>
    <w:rsid w:val="008E062D"/>
    <w:rsid w:val="008E132F"/>
    <w:rsid w:val="008E2B1C"/>
    <w:rsid w:val="008E3469"/>
    <w:rsid w:val="008E3ACF"/>
    <w:rsid w:val="008E5F2B"/>
    <w:rsid w:val="008E6384"/>
    <w:rsid w:val="008E7221"/>
    <w:rsid w:val="008E77D3"/>
    <w:rsid w:val="008E7EBE"/>
    <w:rsid w:val="008F03B9"/>
    <w:rsid w:val="008F0EBF"/>
    <w:rsid w:val="008F1308"/>
    <w:rsid w:val="008F18AA"/>
    <w:rsid w:val="008F2360"/>
    <w:rsid w:val="008F29DC"/>
    <w:rsid w:val="008F2E9B"/>
    <w:rsid w:val="008F3F49"/>
    <w:rsid w:val="008F431B"/>
    <w:rsid w:val="008F4332"/>
    <w:rsid w:val="008F54AD"/>
    <w:rsid w:val="008F7CCB"/>
    <w:rsid w:val="009008A8"/>
    <w:rsid w:val="00902000"/>
    <w:rsid w:val="00902C98"/>
    <w:rsid w:val="009034DC"/>
    <w:rsid w:val="00905D9C"/>
    <w:rsid w:val="009060C6"/>
    <w:rsid w:val="00907E5F"/>
    <w:rsid w:val="009108AB"/>
    <w:rsid w:val="00910AA0"/>
    <w:rsid w:val="00910F9B"/>
    <w:rsid w:val="00911D96"/>
    <w:rsid w:val="00912887"/>
    <w:rsid w:val="00913924"/>
    <w:rsid w:val="00914CFB"/>
    <w:rsid w:val="0091595E"/>
    <w:rsid w:val="00916389"/>
    <w:rsid w:val="00916992"/>
    <w:rsid w:val="00916E92"/>
    <w:rsid w:val="009203EA"/>
    <w:rsid w:val="0092062D"/>
    <w:rsid w:val="00920D9E"/>
    <w:rsid w:val="00920DCA"/>
    <w:rsid w:val="00920EED"/>
    <w:rsid w:val="00921DD7"/>
    <w:rsid w:val="00922FB3"/>
    <w:rsid w:val="0092323E"/>
    <w:rsid w:val="0092475E"/>
    <w:rsid w:val="00924A7C"/>
    <w:rsid w:val="00925725"/>
    <w:rsid w:val="00926FAB"/>
    <w:rsid w:val="00927E44"/>
    <w:rsid w:val="00927F0D"/>
    <w:rsid w:val="00930730"/>
    <w:rsid w:val="0093142F"/>
    <w:rsid w:val="009320C3"/>
    <w:rsid w:val="00934257"/>
    <w:rsid w:val="0093425A"/>
    <w:rsid w:val="00934370"/>
    <w:rsid w:val="009349D0"/>
    <w:rsid w:val="00934EAC"/>
    <w:rsid w:val="00935827"/>
    <w:rsid w:val="00936826"/>
    <w:rsid w:val="0093719F"/>
    <w:rsid w:val="009373AA"/>
    <w:rsid w:val="009403F0"/>
    <w:rsid w:val="009409EE"/>
    <w:rsid w:val="00942586"/>
    <w:rsid w:val="00942DBC"/>
    <w:rsid w:val="00943082"/>
    <w:rsid w:val="00943A39"/>
    <w:rsid w:val="00944FE2"/>
    <w:rsid w:val="00945667"/>
    <w:rsid w:val="00945927"/>
    <w:rsid w:val="00946AEC"/>
    <w:rsid w:val="00946C4A"/>
    <w:rsid w:val="00947BE7"/>
    <w:rsid w:val="00947D75"/>
    <w:rsid w:val="0095103F"/>
    <w:rsid w:val="00952888"/>
    <w:rsid w:val="00953239"/>
    <w:rsid w:val="0095340B"/>
    <w:rsid w:val="00953946"/>
    <w:rsid w:val="00953DB2"/>
    <w:rsid w:val="00956D4A"/>
    <w:rsid w:val="00957D91"/>
    <w:rsid w:val="009647B1"/>
    <w:rsid w:val="00964A33"/>
    <w:rsid w:val="009660BE"/>
    <w:rsid w:val="009662BE"/>
    <w:rsid w:val="00966546"/>
    <w:rsid w:val="00967759"/>
    <w:rsid w:val="00970083"/>
    <w:rsid w:val="009701B0"/>
    <w:rsid w:val="00970FB6"/>
    <w:rsid w:val="00971B04"/>
    <w:rsid w:val="0097319F"/>
    <w:rsid w:val="0097503C"/>
    <w:rsid w:val="009750CB"/>
    <w:rsid w:val="00975D13"/>
    <w:rsid w:val="00981769"/>
    <w:rsid w:val="0098186B"/>
    <w:rsid w:val="00982600"/>
    <w:rsid w:val="00983208"/>
    <w:rsid w:val="0098425C"/>
    <w:rsid w:val="00985134"/>
    <w:rsid w:val="009871C9"/>
    <w:rsid w:val="009872E9"/>
    <w:rsid w:val="0099113A"/>
    <w:rsid w:val="00993164"/>
    <w:rsid w:val="009942D4"/>
    <w:rsid w:val="009943BC"/>
    <w:rsid w:val="009956B7"/>
    <w:rsid w:val="00996228"/>
    <w:rsid w:val="00996A69"/>
    <w:rsid w:val="009972B4"/>
    <w:rsid w:val="009A0FE3"/>
    <w:rsid w:val="009A124E"/>
    <w:rsid w:val="009A41B6"/>
    <w:rsid w:val="009A65F7"/>
    <w:rsid w:val="009B035B"/>
    <w:rsid w:val="009B072C"/>
    <w:rsid w:val="009B0ED6"/>
    <w:rsid w:val="009B2299"/>
    <w:rsid w:val="009B27AE"/>
    <w:rsid w:val="009B5442"/>
    <w:rsid w:val="009B56C6"/>
    <w:rsid w:val="009B5EA7"/>
    <w:rsid w:val="009B7104"/>
    <w:rsid w:val="009B77D2"/>
    <w:rsid w:val="009C13AE"/>
    <w:rsid w:val="009C2873"/>
    <w:rsid w:val="009C3676"/>
    <w:rsid w:val="009C3AD1"/>
    <w:rsid w:val="009C659A"/>
    <w:rsid w:val="009D281C"/>
    <w:rsid w:val="009D2F15"/>
    <w:rsid w:val="009D3E8F"/>
    <w:rsid w:val="009D4662"/>
    <w:rsid w:val="009D485C"/>
    <w:rsid w:val="009D4EE5"/>
    <w:rsid w:val="009D4FF3"/>
    <w:rsid w:val="009D5076"/>
    <w:rsid w:val="009D60E4"/>
    <w:rsid w:val="009E0383"/>
    <w:rsid w:val="009E0436"/>
    <w:rsid w:val="009E1740"/>
    <w:rsid w:val="009E1BC1"/>
    <w:rsid w:val="009E2355"/>
    <w:rsid w:val="009E282F"/>
    <w:rsid w:val="009E3F64"/>
    <w:rsid w:val="009E6DDC"/>
    <w:rsid w:val="009F1207"/>
    <w:rsid w:val="009F1B7B"/>
    <w:rsid w:val="009F40BC"/>
    <w:rsid w:val="009F4B65"/>
    <w:rsid w:val="009F50F7"/>
    <w:rsid w:val="009F5AC0"/>
    <w:rsid w:val="009F7B7C"/>
    <w:rsid w:val="00A01B80"/>
    <w:rsid w:val="00A0297D"/>
    <w:rsid w:val="00A04110"/>
    <w:rsid w:val="00A06788"/>
    <w:rsid w:val="00A06A68"/>
    <w:rsid w:val="00A07F18"/>
    <w:rsid w:val="00A111F9"/>
    <w:rsid w:val="00A1198E"/>
    <w:rsid w:val="00A12289"/>
    <w:rsid w:val="00A12647"/>
    <w:rsid w:val="00A1329F"/>
    <w:rsid w:val="00A143EE"/>
    <w:rsid w:val="00A16803"/>
    <w:rsid w:val="00A1701F"/>
    <w:rsid w:val="00A1723A"/>
    <w:rsid w:val="00A175F3"/>
    <w:rsid w:val="00A17DD6"/>
    <w:rsid w:val="00A2002B"/>
    <w:rsid w:val="00A203A3"/>
    <w:rsid w:val="00A208EB"/>
    <w:rsid w:val="00A216DE"/>
    <w:rsid w:val="00A21F2D"/>
    <w:rsid w:val="00A23E2A"/>
    <w:rsid w:val="00A241AF"/>
    <w:rsid w:val="00A25AAB"/>
    <w:rsid w:val="00A307A8"/>
    <w:rsid w:val="00A311EE"/>
    <w:rsid w:val="00A31CC8"/>
    <w:rsid w:val="00A332B8"/>
    <w:rsid w:val="00A333E7"/>
    <w:rsid w:val="00A3443C"/>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CF4"/>
    <w:rsid w:val="00A46FF3"/>
    <w:rsid w:val="00A47591"/>
    <w:rsid w:val="00A50D92"/>
    <w:rsid w:val="00A50DC5"/>
    <w:rsid w:val="00A519D3"/>
    <w:rsid w:val="00A535A4"/>
    <w:rsid w:val="00A536B6"/>
    <w:rsid w:val="00A5375A"/>
    <w:rsid w:val="00A5430D"/>
    <w:rsid w:val="00A54CA7"/>
    <w:rsid w:val="00A54DAC"/>
    <w:rsid w:val="00A54E76"/>
    <w:rsid w:val="00A554E6"/>
    <w:rsid w:val="00A577BB"/>
    <w:rsid w:val="00A61F3E"/>
    <w:rsid w:val="00A63E39"/>
    <w:rsid w:val="00A64B0D"/>
    <w:rsid w:val="00A64F01"/>
    <w:rsid w:val="00A660B0"/>
    <w:rsid w:val="00A677F6"/>
    <w:rsid w:val="00A70706"/>
    <w:rsid w:val="00A71276"/>
    <w:rsid w:val="00A72A9B"/>
    <w:rsid w:val="00A73809"/>
    <w:rsid w:val="00A73A6E"/>
    <w:rsid w:val="00A743EA"/>
    <w:rsid w:val="00A74DA9"/>
    <w:rsid w:val="00A751FD"/>
    <w:rsid w:val="00A757D1"/>
    <w:rsid w:val="00A77010"/>
    <w:rsid w:val="00A7713D"/>
    <w:rsid w:val="00A77988"/>
    <w:rsid w:val="00A80543"/>
    <w:rsid w:val="00A80CDE"/>
    <w:rsid w:val="00A80CEE"/>
    <w:rsid w:val="00A8195B"/>
    <w:rsid w:val="00A8199B"/>
    <w:rsid w:val="00A819DC"/>
    <w:rsid w:val="00A85FFF"/>
    <w:rsid w:val="00A86A0F"/>
    <w:rsid w:val="00A87817"/>
    <w:rsid w:val="00A90299"/>
    <w:rsid w:val="00A9103C"/>
    <w:rsid w:val="00A910FD"/>
    <w:rsid w:val="00A933D9"/>
    <w:rsid w:val="00A93D41"/>
    <w:rsid w:val="00A94127"/>
    <w:rsid w:val="00A94BAE"/>
    <w:rsid w:val="00A96635"/>
    <w:rsid w:val="00AA1C67"/>
    <w:rsid w:val="00AA1D9E"/>
    <w:rsid w:val="00AA2353"/>
    <w:rsid w:val="00AA3650"/>
    <w:rsid w:val="00AA45EB"/>
    <w:rsid w:val="00AB0DE3"/>
    <w:rsid w:val="00AB1F7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0F96"/>
    <w:rsid w:val="00AE116E"/>
    <w:rsid w:val="00AE19D7"/>
    <w:rsid w:val="00AE24E3"/>
    <w:rsid w:val="00AE365C"/>
    <w:rsid w:val="00AE4D0F"/>
    <w:rsid w:val="00AE567D"/>
    <w:rsid w:val="00AE5D36"/>
    <w:rsid w:val="00AE62F3"/>
    <w:rsid w:val="00AE711B"/>
    <w:rsid w:val="00AF0A6D"/>
    <w:rsid w:val="00AF1E75"/>
    <w:rsid w:val="00AF325B"/>
    <w:rsid w:val="00AF450E"/>
    <w:rsid w:val="00AF4D98"/>
    <w:rsid w:val="00AF6534"/>
    <w:rsid w:val="00AF75D3"/>
    <w:rsid w:val="00AF7610"/>
    <w:rsid w:val="00B009B9"/>
    <w:rsid w:val="00B010FD"/>
    <w:rsid w:val="00B01B17"/>
    <w:rsid w:val="00B02A02"/>
    <w:rsid w:val="00B02EAE"/>
    <w:rsid w:val="00B03918"/>
    <w:rsid w:val="00B046D1"/>
    <w:rsid w:val="00B06B16"/>
    <w:rsid w:val="00B06C0F"/>
    <w:rsid w:val="00B06E08"/>
    <w:rsid w:val="00B075EC"/>
    <w:rsid w:val="00B10B35"/>
    <w:rsid w:val="00B1182A"/>
    <w:rsid w:val="00B13143"/>
    <w:rsid w:val="00B134B6"/>
    <w:rsid w:val="00B13CDD"/>
    <w:rsid w:val="00B13FEA"/>
    <w:rsid w:val="00B14A53"/>
    <w:rsid w:val="00B163AE"/>
    <w:rsid w:val="00B16B9A"/>
    <w:rsid w:val="00B1703F"/>
    <w:rsid w:val="00B17F85"/>
    <w:rsid w:val="00B20F7A"/>
    <w:rsid w:val="00B248AB"/>
    <w:rsid w:val="00B25A67"/>
    <w:rsid w:val="00B26502"/>
    <w:rsid w:val="00B27617"/>
    <w:rsid w:val="00B30238"/>
    <w:rsid w:val="00B307A3"/>
    <w:rsid w:val="00B311D5"/>
    <w:rsid w:val="00B3162E"/>
    <w:rsid w:val="00B35C9C"/>
    <w:rsid w:val="00B369F1"/>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033"/>
    <w:rsid w:val="00B66450"/>
    <w:rsid w:val="00B66F9A"/>
    <w:rsid w:val="00B67829"/>
    <w:rsid w:val="00B71926"/>
    <w:rsid w:val="00B733B2"/>
    <w:rsid w:val="00B7372F"/>
    <w:rsid w:val="00B741AB"/>
    <w:rsid w:val="00B74649"/>
    <w:rsid w:val="00B74882"/>
    <w:rsid w:val="00B76344"/>
    <w:rsid w:val="00B769F0"/>
    <w:rsid w:val="00B76F1A"/>
    <w:rsid w:val="00B76FBA"/>
    <w:rsid w:val="00B774D5"/>
    <w:rsid w:val="00B80693"/>
    <w:rsid w:val="00B80C68"/>
    <w:rsid w:val="00B818BB"/>
    <w:rsid w:val="00B82740"/>
    <w:rsid w:val="00B8292A"/>
    <w:rsid w:val="00B82D5C"/>
    <w:rsid w:val="00B8316D"/>
    <w:rsid w:val="00B83B8C"/>
    <w:rsid w:val="00B84DCE"/>
    <w:rsid w:val="00B85470"/>
    <w:rsid w:val="00B86B6B"/>
    <w:rsid w:val="00B86D05"/>
    <w:rsid w:val="00B87FBA"/>
    <w:rsid w:val="00B90A83"/>
    <w:rsid w:val="00B90B7F"/>
    <w:rsid w:val="00B923C1"/>
    <w:rsid w:val="00B93E99"/>
    <w:rsid w:val="00B969CE"/>
    <w:rsid w:val="00B96C3D"/>
    <w:rsid w:val="00B976F2"/>
    <w:rsid w:val="00BA0D4B"/>
    <w:rsid w:val="00BA170C"/>
    <w:rsid w:val="00BA25EE"/>
    <w:rsid w:val="00BA2B49"/>
    <w:rsid w:val="00BA38B4"/>
    <w:rsid w:val="00BA4232"/>
    <w:rsid w:val="00BA4730"/>
    <w:rsid w:val="00BA4FA7"/>
    <w:rsid w:val="00BA6A58"/>
    <w:rsid w:val="00BB096E"/>
    <w:rsid w:val="00BB152E"/>
    <w:rsid w:val="00BB16C9"/>
    <w:rsid w:val="00BB30AE"/>
    <w:rsid w:val="00BB4FE4"/>
    <w:rsid w:val="00BB5514"/>
    <w:rsid w:val="00BB6867"/>
    <w:rsid w:val="00BC1A4F"/>
    <w:rsid w:val="00BC2765"/>
    <w:rsid w:val="00BC30B0"/>
    <w:rsid w:val="00BC4367"/>
    <w:rsid w:val="00BC4B51"/>
    <w:rsid w:val="00BC4FE7"/>
    <w:rsid w:val="00BC5413"/>
    <w:rsid w:val="00BC6077"/>
    <w:rsid w:val="00BC729D"/>
    <w:rsid w:val="00BC77FD"/>
    <w:rsid w:val="00BD02B0"/>
    <w:rsid w:val="00BD1524"/>
    <w:rsid w:val="00BD2899"/>
    <w:rsid w:val="00BD2AE9"/>
    <w:rsid w:val="00BD3D58"/>
    <w:rsid w:val="00BD43CC"/>
    <w:rsid w:val="00BD4601"/>
    <w:rsid w:val="00BD4A08"/>
    <w:rsid w:val="00BD5115"/>
    <w:rsid w:val="00BD523E"/>
    <w:rsid w:val="00BD5326"/>
    <w:rsid w:val="00BD616D"/>
    <w:rsid w:val="00BD6A7F"/>
    <w:rsid w:val="00BD6AAA"/>
    <w:rsid w:val="00BD6DFC"/>
    <w:rsid w:val="00BD7E52"/>
    <w:rsid w:val="00BE02A7"/>
    <w:rsid w:val="00BE0F03"/>
    <w:rsid w:val="00BE0F24"/>
    <w:rsid w:val="00BE132B"/>
    <w:rsid w:val="00BE1D97"/>
    <w:rsid w:val="00BE219C"/>
    <w:rsid w:val="00BE2949"/>
    <w:rsid w:val="00BE3654"/>
    <w:rsid w:val="00BE40B3"/>
    <w:rsid w:val="00BE4A7F"/>
    <w:rsid w:val="00BE4CA7"/>
    <w:rsid w:val="00BE5CD4"/>
    <w:rsid w:val="00BE6351"/>
    <w:rsid w:val="00BE6B14"/>
    <w:rsid w:val="00BE79B7"/>
    <w:rsid w:val="00BF0604"/>
    <w:rsid w:val="00BF11D5"/>
    <w:rsid w:val="00BF3809"/>
    <w:rsid w:val="00BF4C17"/>
    <w:rsid w:val="00BF4DDF"/>
    <w:rsid w:val="00BF5A45"/>
    <w:rsid w:val="00BF6296"/>
    <w:rsid w:val="00BF62E2"/>
    <w:rsid w:val="00BF715D"/>
    <w:rsid w:val="00BF77B0"/>
    <w:rsid w:val="00C02BEA"/>
    <w:rsid w:val="00C02DBA"/>
    <w:rsid w:val="00C03AA9"/>
    <w:rsid w:val="00C05792"/>
    <w:rsid w:val="00C05805"/>
    <w:rsid w:val="00C0582F"/>
    <w:rsid w:val="00C07723"/>
    <w:rsid w:val="00C07A00"/>
    <w:rsid w:val="00C10068"/>
    <w:rsid w:val="00C103AD"/>
    <w:rsid w:val="00C113C8"/>
    <w:rsid w:val="00C1158A"/>
    <w:rsid w:val="00C1171B"/>
    <w:rsid w:val="00C12675"/>
    <w:rsid w:val="00C1382F"/>
    <w:rsid w:val="00C1465E"/>
    <w:rsid w:val="00C14D32"/>
    <w:rsid w:val="00C15022"/>
    <w:rsid w:val="00C162D1"/>
    <w:rsid w:val="00C1654F"/>
    <w:rsid w:val="00C1731B"/>
    <w:rsid w:val="00C17858"/>
    <w:rsid w:val="00C17E00"/>
    <w:rsid w:val="00C2001B"/>
    <w:rsid w:val="00C20885"/>
    <w:rsid w:val="00C22BE1"/>
    <w:rsid w:val="00C24979"/>
    <w:rsid w:val="00C268F4"/>
    <w:rsid w:val="00C269CF"/>
    <w:rsid w:val="00C30BF7"/>
    <w:rsid w:val="00C30F12"/>
    <w:rsid w:val="00C31E9E"/>
    <w:rsid w:val="00C3216E"/>
    <w:rsid w:val="00C329D3"/>
    <w:rsid w:val="00C34421"/>
    <w:rsid w:val="00C357FB"/>
    <w:rsid w:val="00C36362"/>
    <w:rsid w:val="00C379BB"/>
    <w:rsid w:val="00C4267D"/>
    <w:rsid w:val="00C430D7"/>
    <w:rsid w:val="00C44389"/>
    <w:rsid w:val="00C46084"/>
    <w:rsid w:val="00C464AF"/>
    <w:rsid w:val="00C5039A"/>
    <w:rsid w:val="00C5139E"/>
    <w:rsid w:val="00C523AD"/>
    <w:rsid w:val="00C528DD"/>
    <w:rsid w:val="00C534AF"/>
    <w:rsid w:val="00C53AC3"/>
    <w:rsid w:val="00C55622"/>
    <w:rsid w:val="00C56076"/>
    <w:rsid w:val="00C60E54"/>
    <w:rsid w:val="00C61BD2"/>
    <w:rsid w:val="00C628FB"/>
    <w:rsid w:val="00C63275"/>
    <w:rsid w:val="00C6348B"/>
    <w:rsid w:val="00C64413"/>
    <w:rsid w:val="00C64B95"/>
    <w:rsid w:val="00C64EC5"/>
    <w:rsid w:val="00C65671"/>
    <w:rsid w:val="00C65D7C"/>
    <w:rsid w:val="00C665D4"/>
    <w:rsid w:val="00C67E7B"/>
    <w:rsid w:val="00C7059F"/>
    <w:rsid w:val="00C70EF0"/>
    <w:rsid w:val="00C7266D"/>
    <w:rsid w:val="00C73D30"/>
    <w:rsid w:val="00C74724"/>
    <w:rsid w:val="00C75534"/>
    <w:rsid w:val="00C773A8"/>
    <w:rsid w:val="00C77A11"/>
    <w:rsid w:val="00C77AA7"/>
    <w:rsid w:val="00C8013E"/>
    <w:rsid w:val="00C81039"/>
    <w:rsid w:val="00C81484"/>
    <w:rsid w:val="00C819DD"/>
    <w:rsid w:val="00C82235"/>
    <w:rsid w:val="00C82403"/>
    <w:rsid w:val="00C83FFE"/>
    <w:rsid w:val="00C84670"/>
    <w:rsid w:val="00C861CF"/>
    <w:rsid w:val="00C875B0"/>
    <w:rsid w:val="00C87805"/>
    <w:rsid w:val="00C90324"/>
    <w:rsid w:val="00C905AB"/>
    <w:rsid w:val="00C918BB"/>
    <w:rsid w:val="00C92141"/>
    <w:rsid w:val="00C92291"/>
    <w:rsid w:val="00C92CE0"/>
    <w:rsid w:val="00C936B6"/>
    <w:rsid w:val="00C93ADF"/>
    <w:rsid w:val="00C93BD0"/>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C63C0"/>
    <w:rsid w:val="00CD061C"/>
    <w:rsid w:val="00CD1486"/>
    <w:rsid w:val="00CD2020"/>
    <w:rsid w:val="00CD2531"/>
    <w:rsid w:val="00CD42B1"/>
    <w:rsid w:val="00CD459C"/>
    <w:rsid w:val="00CD5251"/>
    <w:rsid w:val="00CD5892"/>
    <w:rsid w:val="00CD5DEF"/>
    <w:rsid w:val="00CD5E3D"/>
    <w:rsid w:val="00CD5F81"/>
    <w:rsid w:val="00CD6E6C"/>
    <w:rsid w:val="00CD7655"/>
    <w:rsid w:val="00CE06B2"/>
    <w:rsid w:val="00CE1EAE"/>
    <w:rsid w:val="00CE4805"/>
    <w:rsid w:val="00CE48D7"/>
    <w:rsid w:val="00CE51A4"/>
    <w:rsid w:val="00CE52BD"/>
    <w:rsid w:val="00CE65B4"/>
    <w:rsid w:val="00CE715E"/>
    <w:rsid w:val="00CF07D9"/>
    <w:rsid w:val="00CF0A9F"/>
    <w:rsid w:val="00CF0C82"/>
    <w:rsid w:val="00CF0EA6"/>
    <w:rsid w:val="00CF1A61"/>
    <w:rsid w:val="00CF2634"/>
    <w:rsid w:val="00CF48CF"/>
    <w:rsid w:val="00CF4BDD"/>
    <w:rsid w:val="00CF7A51"/>
    <w:rsid w:val="00D00119"/>
    <w:rsid w:val="00D006F2"/>
    <w:rsid w:val="00D00E75"/>
    <w:rsid w:val="00D02C8C"/>
    <w:rsid w:val="00D040A4"/>
    <w:rsid w:val="00D11899"/>
    <w:rsid w:val="00D12061"/>
    <w:rsid w:val="00D12519"/>
    <w:rsid w:val="00D12E4E"/>
    <w:rsid w:val="00D134A1"/>
    <w:rsid w:val="00D15136"/>
    <w:rsid w:val="00D15A57"/>
    <w:rsid w:val="00D16879"/>
    <w:rsid w:val="00D16B11"/>
    <w:rsid w:val="00D16F46"/>
    <w:rsid w:val="00D17232"/>
    <w:rsid w:val="00D17B27"/>
    <w:rsid w:val="00D20BA0"/>
    <w:rsid w:val="00D20C10"/>
    <w:rsid w:val="00D216F1"/>
    <w:rsid w:val="00D22454"/>
    <w:rsid w:val="00D22DBD"/>
    <w:rsid w:val="00D2330D"/>
    <w:rsid w:val="00D239AD"/>
    <w:rsid w:val="00D24A01"/>
    <w:rsid w:val="00D2514F"/>
    <w:rsid w:val="00D266B7"/>
    <w:rsid w:val="00D30007"/>
    <w:rsid w:val="00D3047F"/>
    <w:rsid w:val="00D30779"/>
    <w:rsid w:val="00D30A1A"/>
    <w:rsid w:val="00D30C97"/>
    <w:rsid w:val="00D31A27"/>
    <w:rsid w:val="00D324C9"/>
    <w:rsid w:val="00D34911"/>
    <w:rsid w:val="00D37295"/>
    <w:rsid w:val="00D37F84"/>
    <w:rsid w:val="00D40001"/>
    <w:rsid w:val="00D4025F"/>
    <w:rsid w:val="00D4429E"/>
    <w:rsid w:val="00D4481C"/>
    <w:rsid w:val="00D46897"/>
    <w:rsid w:val="00D47C77"/>
    <w:rsid w:val="00D51016"/>
    <w:rsid w:val="00D5132E"/>
    <w:rsid w:val="00D517AB"/>
    <w:rsid w:val="00D52E18"/>
    <w:rsid w:val="00D531C9"/>
    <w:rsid w:val="00D5358A"/>
    <w:rsid w:val="00D54715"/>
    <w:rsid w:val="00D5473C"/>
    <w:rsid w:val="00D54F23"/>
    <w:rsid w:val="00D5624B"/>
    <w:rsid w:val="00D57050"/>
    <w:rsid w:val="00D576ED"/>
    <w:rsid w:val="00D57C6E"/>
    <w:rsid w:val="00D57E15"/>
    <w:rsid w:val="00D61A16"/>
    <w:rsid w:val="00D6235F"/>
    <w:rsid w:val="00D62660"/>
    <w:rsid w:val="00D64169"/>
    <w:rsid w:val="00D6485E"/>
    <w:rsid w:val="00D64DA5"/>
    <w:rsid w:val="00D654AB"/>
    <w:rsid w:val="00D6621A"/>
    <w:rsid w:val="00D66324"/>
    <w:rsid w:val="00D672EA"/>
    <w:rsid w:val="00D676F7"/>
    <w:rsid w:val="00D70FBA"/>
    <w:rsid w:val="00D7133D"/>
    <w:rsid w:val="00D7295F"/>
    <w:rsid w:val="00D72E23"/>
    <w:rsid w:val="00D72E8F"/>
    <w:rsid w:val="00D736DE"/>
    <w:rsid w:val="00D73740"/>
    <w:rsid w:val="00D73DAF"/>
    <w:rsid w:val="00D746D3"/>
    <w:rsid w:val="00D74D20"/>
    <w:rsid w:val="00D754DB"/>
    <w:rsid w:val="00D760EE"/>
    <w:rsid w:val="00D809C6"/>
    <w:rsid w:val="00D81465"/>
    <w:rsid w:val="00D81A59"/>
    <w:rsid w:val="00D82A12"/>
    <w:rsid w:val="00D83CCF"/>
    <w:rsid w:val="00D85141"/>
    <w:rsid w:val="00D854CE"/>
    <w:rsid w:val="00D8720B"/>
    <w:rsid w:val="00D87A07"/>
    <w:rsid w:val="00D87B22"/>
    <w:rsid w:val="00D90550"/>
    <w:rsid w:val="00D914F6"/>
    <w:rsid w:val="00D91F72"/>
    <w:rsid w:val="00D9264A"/>
    <w:rsid w:val="00D9288C"/>
    <w:rsid w:val="00D92BD2"/>
    <w:rsid w:val="00D9541B"/>
    <w:rsid w:val="00D958E2"/>
    <w:rsid w:val="00D961E1"/>
    <w:rsid w:val="00D976B0"/>
    <w:rsid w:val="00D9787C"/>
    <w:rsid w:val="00DA0049"/>
    <w:rsid w:val="00DA24D7"/>
    <w:rsid w:val="00DA48FC"/>
    <w:rsid w:val="00DA5C61"/>
    <w:rsid w:val="00DA5E06"/>
    <w:rsid w:val="00DA7D77"/>
    <w:rsid w:val="00DB016A"/>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29CD"/>
    <w:rsid w:val="00DD3340"/>
    <w:rsid w:val="00DD6660"/>
    <w:rsid w:val="00DD734C"/>
    <w:rsid w:val="00DD7729"/>
    <w:rsid w:val="00DD78AC"/>
    <w:rsid w:val="00DE2225"/>
    <w:rsid w:val="00DE23C1"/>
    <w:rsid w:val="00DE394D"/>
    <w:rsid w:val="00DE486C"/>
    <w:rsid w:val="00DE50D4"/>
    <w:rsid w:val="00DE5E53"/>
    <w:rsid w:val="00DE7A46"/>
    <w:rsid w:val="00DE7FFA"/>
    <w:rsid w:val="00DF04D6"/>
    <w:rsid w:val="00DF175B"/>
    <w:rsid w:val="00DF19AA"/>
    <w:rsid w:val="00DF1D29"/>
    <w:rsid w:val="00DF502A"/>
    <w:rsid w:val="00DF7D5A"/>
    <w:rsid w:val="00E00BA1"/>
    <w:rsid w:val="00E02667"/>
    <w:rsid w:val="00E03082"/>
    <w:rsid w:val="00E03E67"/>
    <w:rsid w:val="00E046C8"/>
    <w:rsid w:val="00E05738"/>
    <w:rsid w:val="00E1012E"/>
    <w:rsid w:val="00E11062"/>
    <w:rsid w:val="00E11BA1"/>
    <w:rsid w:val="00E12413"/>
    <w:rsid w:val="00E12E28"/>
    <w:rsid w:val="00E13CC3"/>
    <w:rsid w:val="00E143FD"/>
    <w:rsid w:val="00E14F9B"/>
    <w:rsid w:val="00E14FC3"/>
    <w:rsid w:val="00E1535A"/>
    <w:rsid w:val="00E209C5"/>
    <w:rsid w:val="00E20CF4"/>
    <w:rsid w:val="00E21400"/>
    <w:rsid w:val="00E21BF8"/>
    <w:rsid w:val="00E220C5"/>
    <w:rsid w:val="00E22C9B"/>
    <w:rsid w:val="00E23B5A"/>
    <w:rsid w:val="00E23D71"/>
    <w:rsid w:val="00E2506E"/>
    <w:rsid w:val="00E25394"/>
    <w:rsid w:val="00E26775"/>
    <w:rsid w:val="00E27531"/>
    <w:rsid w:val="00E31989"/>
    <w:rsid w:val="00E31D18"/>
    <w:rsid w:val="00E33C55"/>
    <w:rsid w:val="00E33C89"/>
    <w:rsid w:val="00E3415A"/>
    <w:rsid w:val="00E34A26"/>
    <w:rsid w:val="00E3533D"/>
    <w:rsid w:val="00E35944"/>
    <w:rsid w:val="00E37F3C"/>
    <w:rsid w:val="00E4043D"/>
    <w:rsid w:val="00E40F9A"/>
    <w:rsid w:val="00E41E2E"/>
    <w:rsid w:val="00E422A1"/>
    <w:rsid w:val="00E423DC"/>
    <w:rsid w:val="00E42F21"/>
    <w:rsid w:val="00E43257"/>
    <w:rsid w:val="00E438D7"/>
    <w:rsid w:val="00E44A18"/>
    <w:rsid w:val="00E44E14"/>
    <w:rsid w:val="00E454BF"/>
    <w:rsid w:val="00E5045E"/>
    <w:rsid w:val="00E505EC"/>
    <w:rsid w:val="00E50C37"/>
    <w:rsid w:val="00E5171B"/>
    <w:rsid w:val="00E52668"/>
    <w:rsid w:val="00E5369C"/>
    <w:rsid w:val="00E536D4"/>
    <w:rsid w:val="00E569AA"/>
    <w:rsid w:val="00E56B3B"/>
    <w:rsid w:val="00E56BA2"/>
    <w:rsid w:val="00E607BC"/>
    <w:rsid w:val="00E619D2"/>
    <w:rsid w:val="00E6216F"/>
    <w:rsid w:val="00E63E47"/>
    <w:rsid w:val="00E6455A"/>
    <w:rsid w:val="00E64B1B"/>
    <w:rsid w:val="00E650EB"/>
    <w:rsid w:val="00E673BF"/>
    <w:rsid w:val="00E67609"/>
    <w:rsid w:val="00E67BA9"/>
    <w:rsid w:val="00E71D58"/>
    <w:rsid w:val="00E72575"/>
    <w:rsid w:val="00E74BED"/>
    <w:rsid w:val="00E75AC1"/>
    <w:rsid w:val="00E7794A"/>
    <w:rsid w:val="00E8051B"/>
    <w:rsid w:val="00E80666"/>
    <w:rsid w:val="00E819C2"/>
    <w:rsid w:val="00E82BF0"/>
    <w:rsid w:val="00E85F5A"/>
    <w:rsid w:val="00E860EE"/>
    <w:rsid w:val="00E87439"/>
    <w:rsid w:val="00E879E8"/>
    <w:rsid w:val="00E87BC0"/>
    <w:rsid w:val="00E90190"/>
    <w:rsid w:val="00E90204"/>
    <w:rsid w:val="00E90F77"/>
    <w:rsid w:val="00E91A70"/>
    <w:rsid w:val="00E93C0D"/>
    <w:rsid w:val="00E93E26"/>
    <w:rsid w:val="00E94FDD"/>
    <w:rsid w:val="00E95521"/>
    <w:rsid w:val="00E958B7"/>
    <w:rsid w:val="00EA0F89"/>
    <w:rsid w:val="00EA19FF"/>
    <w:rsid w:val="00EA3565"/>
    <w:rsid w:val="00EA4220"/>
    <w:rsid w:val="00EA4E5D"/>
    <w:rsid w:val="00EA5180"/>
    <w:rsid w:val="00EA55A8"/>
    <w:rsid w:val="00EA587B"/>
    <w:rsid w:val="00EA598F"/>
    <w:rsid w:val="00EA6655"/>
    <w:rsid w:val="00EA6DD2"/>
    <w:rsid w:val="00EB01E8"/>
    <w:rsid w:val="00EB17CB"/>
    <w:rsid w:val="00EB2BCA"/>
    <w:rsid w:val="00EB3DF6"/>
    <w:rsid w:val="00EB467E"/>
    <w:rsid w:val="00EB59FF"/>
    <w:rsid w:val="00EB68DF"/>
    <w:rsid w:val="00EB6C3F"/>
    <w:rsid w:val="00EB6DFD"/>
    <w:rsid w:val="00EB76BA"/>
    <w:rsid w:val="00EB7DAB"/>
    <w:rsid w:val="00EC03C1"/>
    <w:rsid w:val="00EC08AD"/>
    <w:rsid w:val="00EC1FF4"/>
    <w:rsid w:val="00EC256B"/>
    <w:rsid w:val="00EC38DD"/>
    <w:rsid w:val="00EC42E7"/>
    <w:rsid w:val="00EC5586"/>
    <w:rsid w:val="00EC5A0B"/>
    <w:rsid w:val="00ED0FFF"/>
    <w:rsid w:val="00ED1563"/>
    <w:rsid w:val="00ED191B"/>
    <w:rsid w:val="00ED1B2F"/>
    <w:rsid w:val="00ED1C31"/>
    <w:rsid w:val="00ED1E09"/>
    <w:rsid w:val="00ED38A6"/>
    <w:rsid w:val="00ED3CFF"/>
    <w:rsid w:val="00ED4972"/>
    <w:rsid w:val="00ED54B2"/>
    <w:rsid w:val="00ED721C"/>
    <w:rsid w:val="00ED7CE4"/>
    <w:rsid w:val="00EE15BA"/>
    <w:rsid w:val="00EE1EBF"/>
    <w:rsid w:val="00EE49C7"/>
    <w:rsid w:val="00EE53A8"/>
    <w:rsid w:val="00EE5A09"/>
    <w:rsid w:val="00EE5D0B"/>
    <w:rsid w:val="00EE6662"/>
    <w:rsid w:val="00EE6ABE"/>
    <w:rsid w:val="00EF21CA"/>
    <w:rsid w:val="00EF21D8"/>
    <w:rsid w:val="00EF3267"/>
    <w:rsid w:val="00EF4DB0"/>
    <w:rsid w:val="00EF4F91"/>
    <w:rsid w:val="00EF5755"/>
    <w:rsid w:val="00EF6DC5"/>
    <w:rsid w:val="00F00C9A"/>
    <w:rsid w:val="00F015E3"/>
    <w:rsid w:val="00F0285D"/>
    <w:rsid w:val="00F02F3B"/>
    <w:rsid w:val="00F050CC"/>
    <w:rsid w:val="00F053F0"/>
    <w:rsid w:val="00F05A73"/>
    <w:rsid w:val="00F05E02"/>
    <w:rsid w:val="00F061DD"/>
    <w:rsid w:val="00F071FD"/>
    <w:rsid w:val="00F1127C"/>
    <w:rsid w:val="00F11611"/>
    <w:rsid w:val="00F1179E"/>
    <w:rsid w:val="00F126F9"/>
    <w:rsid w:val="00F1343B"/>
    <w:rsid w:val="00F14F78"/>
    <w:rsid w:val="00F15FE8"/>
    <w:rsid w:val="00F17366"/>
    <w:rsid w:val="00F179C5"/>
    <w:rsid w:val="00F203C4"/>
    <w:rsid w:val="00F21A89"/>
    <w:rsid w:val="00F22698"/>
    <w:rsid w:val="00F22A03"/>
    <w:rsid w:val="00F243B0"/>
    <w:rsid w:val="00F24CE1"/>
    <w:rsid w:val="00F2548B"/>
    <w:rsid w:val="00F25D99"/>
    <w:rsid w:val="00F262EC"/>
    <w:rsid w:val="00F26401"/>
    <w:rsid w:val="00F26C75"/>
    <w:rsid w:val="00F26E0B"/>
    <w:rsid w:val="00F30AE8"/>
    <w:rsid w:val="00F30C09"/>
    <w:rsid w:val="00F31E94"/>
    <w:rsid w:val="00F31F16"/>
    <w:rsid w:val="00F33530"/>
    <w:rsid w:val="00F34106"/>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243D"/>
    <w:rsid w:val="00F524C1"/>
    <w:rsid w:val="00F5364C"/>
    <w:rsid w:val="00F53841"/>
    <w:rsid w:val="00F53E34"/>
    <w:rsid w:val="00F61021"/>
    <w:rsid w:val="00F61AD7"/>
    <w:rsid w:val="00F65177"/>
    <w:rsid w:val="00F66A86"/>
    <w:rsid w:val="00F66DDC"/>
    <w:rsid w:val="00F70531"/>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3E0F"/>
    <w:rsid w:val="00F94744"/>
    <w:rsid w:val="00F95471"/>
    <w:rsid w:val="00F9581C"/>
    <w:rsid w:val="00F95A46"/>
    <w:rsid w:val="00F97E70"/>
    <w:rsid w:val="00FA01DF"/>
    <w:rsid w:val="00FA04AC"/>
    <w:rsid w:val="00FA0A75"/>
    <w:rsid w:val="00FA39D6"/>
    <w:rsid w:val="00FA40BB"/>
    <w:rsid w:val="00FA4C5D"/>
    <w:rsid w:val="00FA4E62"/>
    <w:rsid w:val="00FA5F62"/>
    <w:rsid w:val="00FA6D4E"/>
    <w:rsid w:val="00FA7C74"/>
    <w:rsid w:val="00FA7DB5"/>
    <w:rsid w:val="00FB1DBF"/>
    <w:rsid w:val="00FB25F5"/>
    <w:rsid w:val="00FB2AC2"/>
    <w:rsid w:val="00FB2DB7"/>
    <w:rsid w:val="00FB41AE"/>
    <w:rsid w:val="00FB422A"/>
    <w:rsid w:val="00FB6003"/>
    <w:rsid w:val="00FB69B3"/>
    <w:rsid w:val="00FB79D7"/>
    <w:rsid w:val="00FB7BDF"/>
    <w:rsid w:val="00FC1030"/>
    <w:rsid w:val="00FC1623"/>
    <w:rsid w:val="00FC4738"/>
    <w:rsid w:val="00FC541C"/>
    <w:rsid w:val="00FC557A"/>
    <w:rsid w:val="00FC5671"/>
    <w:rsid w:val="00FC7302"/>
    <w:rsid w:val="00FC7A0A"/>
    <w:rsid w:val="00FC7BCA"/>
    <w:rsid w:val="00FC7F0C"/>
    <w:rsid w:val="00FD02CC"/>
    <w:rsid w:val="00FD1E63"/>
    <w:rsid w:val="00FD20F5"/>
    <w:rsid w:val="00FD28AB"/>
    <w:rsid w:val="00FD36CF"/>
    <w:rsid w:val="00FD59CE"/>
    <w:rsid w:val="00FD73DE"/>
    <w:rsid w:val="00FE0B2E"/>
    <w:rsid w:val="00FE1AE2"/>
    <w:rsid w:val="00FE28B6"/>
    <w:rsid w:val="00FE32B4"/>
    <w:rsid w:val="00FE3857"/>
    <w:rsid w:val="00FE50D9"/>
    <w:rsid w:val="00FE51DC"/>
    <w:rsid w:val="00FE7F54"/>
    <w:rsid w:val="00FF135C"/>
    <w:rsid w:val="00FF186B"/>
    <w:rsid w:val="00FF1A1C"/>
    <w:rsid w:val="00FF3586"/>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neuroimage.2020.117021"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yperlink" Target="https://doi.org/10.1016/j.jbiomech.2019.109322"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62</TotalTime>
  <Pages>29</Pages>
  <Words>5885</Words>
  <Characters>33548</Characters>
  <Application>Microsoft Office Word</Application>
  <DocSecurity>0</DocSecurity>
  <Lines>279</Lines>
  <Paragraphs>7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1382</cp:revision>
  <dcterms:created xsi:type="dcterms:W3CDTF">2021-11-30T07:50:00Z</dcterms:created>
  <dcterms:modified xsi:type="dcterms:W3CDTF">2022-01-25T15:34:00Z</dcterms:modified>
</cp:coreProperties>
</file>